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05C750E6"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330973">
        <w:fldChar w:fldCharType="separate"/>
      </w:r>
      <w:r w:rsidR="00626F00" w:rsidRPr="00626F00">
        <w:rPr>
          <w:noProof/>
        </w:rPr>
        <w:t>(T. Zhang, Gregory, Hammack, &amp; Vidic, 2014)</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1C2B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Subramanian &amp; Govindan, 2007)", "plainTextFormattedCitation" : "(Subramanian &amp; Govindan, 2007)", "previouslyFormattedCitation" : "(Subramanian &amp; Govindan, 2007)" }, "properties" : { "noteIndex" : 0 }, "schema" : "https://github.com/citation-style-language/schema/raw/master/csl-citation.json" }</w:instrText>
      </w:r>
      <w:r w:rsidR="004A131A">
        <w:fldChar w:fldCharType="separate"/>
      </w:r>
      <w:r w:rsidR="00626F00" w:rsidRPr="00626F00">
        <w:rPr>
          <w:noProof/>
        </w:rPr>
        <w:t>(Subramanian &amp; Govindan, 2007)</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1C2B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Jones, 1999)", "plainTextFormattedCitation" : "(Jones, 1999)", "previouslyFormattedCitation" : "(Jones, 1999)" }, "properties" : { "noteIndex" : 0 }, "schema" : "https://github.com/citation-style-language/schema/raw/master/csl-citation.json" }</w:instrText>
      </w:r>
      <w:r w:rsidR="004A131A">
        <w:fldChar w:fldCharType="separate"/>
      </w:r>
      <w:r w:rsidR="00626F00" w:rsidRPr="00626F00">
        <w:rPr>
          <w:noProof/>
        </w:rPr>
        <w:t>(Jones, 1999)</w:t>
      </w:r>
      <w:r w:rsidR="004A131A">
        <w:fldChar w:fldCharType="end"/>
      </w:r>
      <w:r w:rsidR="00216008">
        <w:t xml:space="preserve">.  </w:t>
      </w:r>
    </w:p>
    <w:p w14:paraId="2B04A689" w14:textId="75900615" w:rsidR="00F34D0A" w:rsidRDefault="00F501AE" w:rsidP="003E477F">
      <w:pPr>
        <w:spacing w:line="360" w:lineRule="auto"/>
      </w:pPr>
      <w:r>
        <w:tab/>
      </w:r>
      <w:r w:rsidR="00216008">
        <w:t>Several geochemical processes impart overarching controls on Ra within soils and aquifers</w:t>
      </w:r>
      <w:r w:rsidR="00E53C0E">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t>e.g. U, Th,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1C2B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u &amp; Mason, 2001)", "plainTextFormattedCitation" : "(Lu &amp; Mason, 2001)", "previouslyFormattedCitation" : "(Lu &amp; Mason, 2001)" }, "properties" : { "noteIndex" : 0 }, "schema" : "https://github.com/citation-style-language/schema/raw/master/csl-citation.json" }</w:instrText>
      </w:r>
      <w:r w:rsidR="00D105B2">
        <w:fldChar w:fldCharType="separate"/>
      </w:r>
      <w:r w:rsidR="00626F00" w:rsidRPr="00626F00">
        <w:rPr>
          <w:noProof/>
        </w:rPr>
        <w:t>(Lu &amp; Mason, 2001)</w:t>
      </w:r>
      <w:r w:rsidR="00D105B2">
        <w:fldChar w:fldCharType="end"/>
      </w:r>
      <w:r w:rsidR="00F467EC">
        <w:t xml:space="preserve">. </w:t>
      </w:r>
      <w:r w:rsidR="00BB771E">
        <w:t xml:space="preserve">In a recent USGS study </w:t>
      </w:r>
      <w:r w:rsidR="00BB771E">
        <w:fldChar w:fldCharType="begin" w:fldLock="1"/>
      </w:r>
      <w:r w:rsidR="001C2B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Szabo, dePaul, Fischer, Kraemer, &amp; Jacobsen, 2012)", "plainTextFormattedCitation" : "(Szabo, dePaul, Fischer, Kraemer, &amp; Jacobsen, 2012)", "previouslyFormattedCitation" : "(Szabo, dePaul, Fischer, Kraemer, &amp; Jacobsen, 2012)" }, "properties" : { "noteIndex" : 0 }, "schema" : "https://github.com/citation-style-language/schema/raw/master/csl-citation.json" }</w:instrText>
      </w:r>
      <w:r w:rsidR="00BB771E">
        <w:fldChar w:fldCharType="separate"/>
      </w:r>
      <w:r w:rsidR="00626F00" w:rsidRPr="00626F00">
        <w:rPr>
          <w:noProof/>
        </w:rPr>
        <w:t>(Szabo, dePaul, Fischer, Kraemer, &amp; Jacobsen, 2012)</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Ra of 0.185 Bq/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0.102-343 Bq/L)</w:t>
      </w:r>
      <w:r w:rsidR="001938A7">
        <w:t xml:space="preserve"> </w:t>
      </w:r>
      <w:r w:rsidR="001938A7">
        <w:fldChar w:fldCharType="begin" w:fldLock="1"/>
      </w:r>
      <w:r w:rsidR="001C2B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626F00" w:rsidRPr="00626F00">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1C2B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Vengosh et al., 2009)", "plainTextFormattedCitation" : "(Lauer &amp; Vengosh, 2016; Vengosh et al., 2009)", "previouslyFormattedCitation" : "(Lauer &amp; Vengosh, 2016; Vengosh et al., 2009)" }, "properties" : { "noteIndex" : 0 }, "schema" : "https://github.com/citation-style-language/schema/raw/master/csl-citation.json" }</w:instrText>
      </w:r>
      <w:r w:rsidR="00865E01">
        <w:fldChar w:fldCharType="separate"/>
      </w:r>
      <w:r w:rsidR="00626F00" w:rsidRPr="00626F00">
        <w:rPr>
          <w:noProof/>
        </w:rPr>
        <w:t>(Lauer &amp; Vengosh, 2016; Vengosh et al., 2009)</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441F6BA0" w:rsidR="004921B2" w:rsidRDefault="00817754" w:rsidP="00B53860">
      <w:pPr>
        <w:spacing w:line="360" w:lineRule="auto"/>
        <w:ind w:firstLine="720"/>
      </w:pPr>
      <w:r>
        <w:t>R</w:t>
      </w:r>
      <w:r w:rsidR="0056233A">
        <w:t>a</w:t>
      </w:r>
      <w:r w:rsidR="00533362">
        <w:t>dium</w:t>
      </w:r>
      <w:r w:rsidR="00A04666">
        <w:t xml:space="preserve"> </w:t>
      </w:r>
      <w:r w:rsidR="0056233A">
        <w:t>isotopes have also been used</w:t>
      </w:r>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4921B2">
        <w:fldChar w:fldCharType="begin" w:fldLock="1"/>
      </w:r>
      <w:r w:rsidR="001C2B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626F00" w:rsidRPr="00626F00">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1C2B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626F00" w:rsidRPr="00626F00">
        <w:rPr>
          <w:noProof/>
        </w:rPr>
        <w:t>(Burnett et al., 2002)</w:t>
      </w:r>
      <w:r w:rsidR="005F10C1">
        <w:fldChar w:fldCharType="end"/>
      </w:r>
      <w:r w:rsidR="00587CA5">
        <w:t>;</w:t>
      </w:r>
      <w:r w:rsidR="00533362">
        <w:t xml:space="preserve"> </w:t>
      </w:r>
      <w:r w:rsidR="00832676">
        <w:t xml:space="preserve">non-conservative mixing and retardation may occur </w:t>
      </w:r>
      <w:r w:rsidR="00832676">
        <w:lastRenderedPageBreak/>
        <w:t xml:space="preserve">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626F00" w:rsidRPr="00626F00">
        <w:rPr>
          <w:noProof/>
        </w:rPr>
        <w:t>(Gonneea, Morris, Dulaiova, &amp; Charette, 2008)</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1C2B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626F00" w:rsidRPr="00626F00">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1C2B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626F00" w:rsidRPr="00626F00">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w:t>
      </w:r>
      <w:r w:rsidR="001C2BD6">
        <w:t>shallow</w:t>
      </w:r>
      <w:r w:rsidR="00F851D7">
        <w:t>, oxic, low salinity groundwater</w:t>
      </w:r>
      <w:r w:rsidR="00210C4A">
        <w:t>.</w:t>
      </w:r>
      <w:r w:rsidR="009934C3">
        <w:t xml:space="preserve"> </w:t>
      </w:r>
    </w:p>
    <w:p w14:paraId="465FA833" w14:textId="77777777"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K</w:t>
      </w:r>
      <w:r w:rsidR="002529B1">
        <w:rPr>
          <w:vertAlign w:val="subscript"/>
        </w:rPr>
        <w:t>sp</w:t>
      </w:r>
      <w:r w:rsidR="002529B1">
        <w:t xml:space="preserve"> = -10.38)</w:t>
      </w:r>
      <w:r w:rsidR="00587CA5">
        <w:t>,</w:t>
      </w:r>
      <w:r w:rsidR="002529B1">
        <w:t xml:space="preserve"> and will co-precipitate with barium and strontium bearing minerals (</w:t>
      </w:r>
      <w:r w:rsidR="00E8100A">
        <w:t xml:space="preserve">barite, celestine </w:t>
      </w:r>
      <w:r w:rsidR="002529B1">
        <w:t>log K</w:t>
      </w:r>
      <w:r w:rsidR="002529B1">
        <w:rPr>
          <w:vertAlign w:val="subscript"/>
        </w:rPr>
        <w:t>sp</w:t>
      </w:r>
      <w:r w:rsidR="002529B1">
        <w:t xml:space="preserve"> = -6.63, -9.99)</w:t>
      </w:r>
      <w:r w:rsidR="001C2BD6">
        <w:t xml:space="preserve"> </w:t>
      </w:r>
      <w:r w:rsidR="001C2BD6">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rsidR="001C2BD6">
        <w:fldChar w:fldCharType="separate"/>
      </w:r>
      <w:r w:rsidR="001C2BD6" w:rsidRPr="001C2BD6">
        <w:rPr>
          <w:noProof/>
        </w:rPr>
        <w:t>(T. Zhang et al., 2014)</w:t>
      </w:r>
      <w:r w:rsidR="001C2BD6">
        <w:fldChar w:fldCharType="end"/>
      </w:r>
      <w:r w:rsidR="00587CA5">
        <w:t xml:space="preserve">. However </w:t>
      </w:r>
      <w:r w:rsidR="002529B1">
        <w:t xml:space="preserve">their low solubility and rapid precipitation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1C2B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F85567">
        <w:fldChar w:fldCharType="separate"/>
      </w:r>
      <w:r w:rsidR="001C2BD6" w:rsidRPr="001C2BD6">
        <w:rPr>
          <w:noProof/>
        </w:rPr>
        <w:t>(Fesenko, Carvalho, Martin, Moore, &amp; Yankovich, 20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810FAC">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Gonneea et al., 2008; Porcelli &amp; Swarzenski, 2003)", "plainTextFormattedCitation" : "(Gonneea et al., 2008; Porcelli &amp; Swarzenski, 2003)", "previouslyFormattedCitation" : "(Gonneea et al., 2008; Porcelli &amp; Swarzenski, 2003)" }, "properties" : { "noteIndex" : 0 }, "schema" : "https://github.com/citation-style-language/schema/raw/master/csl-citation.json" }</w:instrText>
      </w:r>
      <w:r w:rsidR="0098357D">
        <w:fldChar w:fldCharType="separate"/>
      </w:r>
      <w:r w:rsidR="001C2BD6" w:rsidRPr="001C2BD6">
        <w:rPr>
          <w:noProof/>
        </w:rPr>
        <w:t>(Gonneea et al., 2008; Porcelli &amp; Swarzenski, 2003)</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1C2B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626F00" w:rsidRPr="00626F00">
        <w:rPr>
          <w:noProof/>
        </w:rPr>
        <w:t>(Grivé, Duro, Colàs, &amp; Giffaut, 2015)</w:t>
      </w:r>
      <w:r w:rsidR="00EF1070">
        <w:fldChar w:fldCharType="end"/>
      </w:r>
      <w:r w:rsidR="00A57C4F">
        <w:t xml:space="preserve">. </w:t>
      </w:r>
    </w:p>
    <w:p w14:paraId="3A7EB2E5" w14:textId="342A1868" w:rsidR="00493C1D" w:rsidRDefault="000F6A61" w:rsidP="003E477F">
      <w:pPr>
        <w:spacing w:line="360" w:lineRule="auto"/>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rsidR="00A57C4F" w:rsidRPr="003E477F">
        <w:rPr>
          <w:vertAlign w:val="subscript"/>
        </w:rPr>
        <w:t>d</w:t>
      </w:r>
      <w:r w:rsidR="00A57C4F">
        <w:t xml:space="preserve"> </w:t>
      </w:r>
      <w:r w:rsidR="00C12AA1">
        <w:fldChar w:fldCharType="begin" w:fldLock="1"/>
      </w:r>
      <w:r w:rsidR="001C2B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626F00" w:rsidRPr="00626F00">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hydr)oxides, manganese oxides, and some clay minerals are found to be potent sorbents of Ra.</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1C2B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626F00" w:rsidRPr="00626F00">
        <w:rPr>
          <w:noProof/>
        </w:rPr>
        <w:t>(Greeman, Rose, Washington, Dobos, &amp; Ciolkosz, 1999)</w:t>
      </w:r>
      <w:r w:rsidR="00446751">
        <w:fldChar w:fldCharType="end"/>
      </w:r>
      <w:r w:rsidR="00446751">
        <w:t>.</w:t>
      </w:r>
      <w:r w:rsidR="00B4664E">
        <w:t xml:space="preserve"> </w:t>
      </w:r>
      <w:r w:rsidR="00AD1D21">
        <w:t xml:space="preserve">While </w:t>
      </w:r>
      <w:r w:rsidR="009E6615">
        <w:t>reported K</w:t>
      </w:r>
      <w:r w:rsidR="009E6615" w:rsidRPr="003E477F">
        <w:rPr>
          <w:vertAlign w:val="subscript"/>
        </w:rPr>
        <w:t>d</w:t>
      </w:r>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r w:rsidR="00CA08B0">
        <w:t>mineralogically</w:t>
      </w:r>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variations in K</w:t>
      </w:r>
      <w:r w:rsidR="007F6638" w:rsidRPr="00B80292">
        <w:rPr>
          <w:vertAlign w:val="subscript"/>
        </w:rPr>
        <w:t>d</w:t>
      </w:r>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626F00" w:rsidRPr="00626F00">
        <w:rPr>
          <w:noProof/>
        </w:rPr>
        <w:t>(Beck &amp; Cochran, 2013)</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lastRenderedPageBreak/>
        <w:fldChar w:fldCharType="begin" w:fldLock="1"/>
      </w:r>
      <w:r w:rsidR="001C2B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626F00" w:rsidRPr="00626F00">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626F00" w:rsidRPr="00626F00">
        <w:rPr>
          <w:noProof/>
        </w:rPr>
        <w:t>(Tamamura et al., 2013)</w:t>
      </w:r>
      <w:r w:rsidR="00F9284E">
        <w:fldChar w:fldCharType="end"/>
      </w:r>
      <w:r w:rsidR="00F9284E">
        <w:t xml:space="preserve">. </w:t>
      </w:r>
    </w:p>
    <w:p w14:paraId="0520F861" w14:textId="7BAF91A4" w:rsidR="005F65E7" w:rsidRDefault="00620736" w:rsidP="0064184D">
      <w:pPr>
        <w:spacing w:line="360" w:lineRule="auto"/>
        <w:ind w:firstLine="720"/>
      </w:pPr>
      <w:r>
        <w:t xml:space="preserve">Radium adsorption is most often described using the distribution coefficient (Kd),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45579F">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et al., 2014)", "plainTextFormattedCitation" : "(Fesenko et al., 2014)", "previouslyFormattedCitation" : "(Fesenko et al., 2014)" }, "properties" : { "noteIndex" : 0 }, "schema" : "https://github.com/citation-style-language/schema/raw/master/csl-citation.json" }</w:instrText>
      </w:r>
      <w:r w:rsidR="00810FAC">
        <w:fldChar w:fldCharType="separate"/>
      </w:r>
      <w:r w:rsidR="00810FAC" w:rsidRPr="00810FAC">
        <w:rPr>
          <w:noProof/>
        </w:rPr>
        <w:t>(Fesenko et al., 2014)</w:t>
      </w:r>
      <w:r w:rsidR="00810FAC">
        <w:fldChar w:fldCharType="end"/>
      </w:r>
      <w:r w:rsidR="00810FAC">
        <w:t xml:space="preserve">. </w:t>
      </w:r>
      <w:r w:rsidR="008869D0">
        <w:t xml:space="preserve">However, </w:t>
      </w:r>
      <w:r>
        <w:t>Kd-based geochemical models</w:t>
      </w:r>
      <w:r w:rsidR="008B2A28">
        <w:t xml:space="preserve"> are </w:t>
      </w:r>
      <w:r>
        <w:t>prone to uncertainty when describing adsorption and transport within</w:t>
      </w:r>
      <w:r w:rsidR="00883960">
        <w:t xml:space="preserve"> natural systems where geochemical variation is common (Bethke and Brady, 2000, Davis et al, 2004</w:t>
      </w:r>
      <w:r w:rsidR="006C700C">
        <w:t>)</w:t>
      </w:r>
      <w:r w:rsidR="00883960">
        <w:t>.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45579F">
        <w:fldChar w:fldCharType="separate"/>
      </w:r>
      <w:r w:rsidR="0045579F" w:rsidRPr="0045579F">
        <w:rPr>
          <w:noProof/>
        </w:rPr>
        <w:t>(Dzombak &amp; Morel, 1990)</w:t>
      </w:r>
      <w:r w:rsidR="0045579F">
        <w:fldChar w:fldCharType="end"/>
      </w:r>
      <w:r w:rsidR="005F65E7">
        <w:t xml:space="preserve">, sometimes with the aid of spectroscopic tools or </w:t>
      </w:r>
      <w:r w:rsidR="005F65E7" w:rsidRPr="003E477F">
        <w:rPr>
          <w:i/>
        </w:rPr>
        <w:t>ab inito</w:t>
      </w:r>
      <w:r w:rsidR="0045579F">
        <w:t xml:space="preserve"> modeling </w:t>
      </w:r>
      <w:r w:rsidR="0045579F">
        <w:fldChar w:fldCharType="begin" w:fldLock="1"/>
      </w:r>
      <w:r w:rsidR="0045579F">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45579F">
        <w:fldChar w:fldCharType="separate"/>
      </w:r>
      <w:r w:rsidR="0045579F" w:rsidRPr="0045579F">
        <w:rPr>
          <w:noProof/>
        </w:rPr>
        <w:t>(Brown  Jr. et al., 1999; Sverjensky, 2006)</w:t>
      </w:r>
      <w:r w:rsidR="0045579F">
        <w:fldChar w:fldCharType="end"/>
      </w:r>
      <w:r>
        <w:t xml:space="preserve">. </w:t>
      </w:r>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 xml:space="preserve">for complex mineral mixtures (e.g. soil and sediment samples) with the goal of refining a SCM that will facilitate predictions of solute mobility and fate in specific soil and aquifer systems.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45579F">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uster, 2016; Tournassat, Grangeon, Leroy, &amp; Giffaut, 2013)", "plainTextFormattedCitation" : "(Duster, 2016; Tournassat, Grangeon, Leroy, &amp; Giffaut, 2013)", "previouslyFormattedCitation" : "(Duster, 2016; Tournassat, Grangeon, Leroy, &amp; Giffaut, 2013)" }, "properties" : { "noteIndex" : 0 }, "schema" : "https://github.com/citation-style-language/schema/raw/master/csl-citation.json" }</w:instrText>
      </w:r>
      <w:r w:rsidR="0045579F">
        <w:fldChar w:fldCharType="separate"/>
      </w:r>
      <w:r w:rsidR="0045579F" w:rsidRPr="0045579F">
        <w:rPr>
          <w:noProof/>
        </w:rPr>
        <w:t>(Duster, 2016; Tournassat, Grangeon, Leroy, &amp; Giffaut, 2013)</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D24F3D0" w:rsidR="00F31B86" w:rsidRPr="004B3E94" w:rsidRDefault="005F65E7" w:rsidP="00E744F7">
      <w:pPr>
        <w:spacing w:line="360" w:lineRule="auto"/>
        <w:ind w:firstLine="720"/>
      </w:pPr>
      <w:r>
        <w:t>Although a wealth of Kd values have been tabulated for Ra adsorption to natural and synthetic solids, o</w:t>
      </w:r>
      <w:r w:rsidR="0024521D">
        <w:t>nly a few studies have</w:t>
      </w:r>
      <w:r w:rsidR="00BF4AE3">
        <w:t xml:space="preserve"> used SCM to examine Ra adsorption to ferrih</w:t>
      </w:r>
      <w:r w:rsidR="0045579F">
        <w:t xml:space="preserve">ydrite and goethite </w:t>
      </w:r>
      <w:r w:rsidR="0045579F">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45579F">
        <w:fldChar w:fldCharType="separate"/>
      </w:r>
      <w:r w:rsidR="00803333" w:rsidRPr="00803333">
        <w:rPr>
          <w:noProof/>
        </w:rPr>
        <w:t>(Sajih et al., 2014; Sverjensky, 2006)</w:t>
      </w:r>
      <w:r w:rsidR="0045579F">
        <w:fldChar w:fldCharType="end"/>
      </w:r>
      <w:r>
        <w:t xml:space="preserve">, and SCM’s have not yet been developed for Ra adsorption to reduced iron (sulfide) or clay minerals.  </w:t>
      </w:r>
      <w:r w:rsidR="00AE6156">
        <w:rPr>
          <w:rStyle w:val="CommentReference"/>
        </w:rPr>
        <w:commentReference w:id="7"/>
      </w:r>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 xml:space="preserve">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w:t>
      </w:r>
      <w:r w:rsidR="00102CC0">
        <w:t>in a</w:t>
      </w:r>
      <w:r w:rsidR="009E1557">
        <w:t xml:space="preserve"> low salinity background solution</w:t>
      </w:r>
      <w:r w:rsidR="00960229">
        <w:t xml:space="preserve"> and</w:t>
      </w:r>
      <w:r w:rsidR="00D847FF">
        <w:t xml:space="preserve"> </w:t>
      </w:r>
      <w:r w:rsidR="00960229">
        <w:t xml:space="preserve">model radium sorption </w:t>
      </w:r>
      <w:r w:rsidR="00960229">
        <w:lastRenderedPageBreak/>
        <w:t xml:space="preserve">behavior through SCM. These minerals are representative of </w:t>
      </w:r>
      <w:r w:rsidR="00102CC0">
        <w:t xml:space="preserve">widespread, </w:t>
      </w:r>
      <w:r w:rsidR="00960229">
        <w:t>dominant sorbents</w:t>
      </w:r>
      <w:r w:rsidR="00102CC0">
        <w:t xml:space="preserve"> found in many soil-sediment systems (Na-montmorillonite) under oxic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hydr)oxides</w:t>
      </w:r>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This result is mirrored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 xml:space="preserve">, however, the formation of iron </w:t>
      </w:r>
      <w:r w:rsidR="00070B78">
        <w:t>(hydr)</w:t>
      </w:r>
      <w:r w:rsidR="004B3E94">
        <w:t>oxide coatings</w:t>
      </w:r>
      <w:r w:rsidR="00070B78">
        <w:t xml:space="preserve"> after O</w:t>
      </w:r>
      <w:r w:rsidR="00070B78">
        <w:rPr>
          <w:vertAlign w:val="subscript"/>
        </w:rPr>
        <w:t xml:space="preserve">2 </w:t>
      </w:r>
      <w:r w:rsidR="003C0C1A">
        <w:t>exposure that possess</w:t>
      </w:r>
      <w:r w:rsidR="00070B78">
        <w:t xml:space="preserve"> high adsorption capacity toward Ra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68397C72" w:rsidR="00FC3645" w:rsidRDefault="009C7C54" w:rsidP="003E477F">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r w:rsidR="008976EC">
        <w:t xml:space="preserve"> </w:t>
      </w:r>
      <w:r w:rsidR="0043349A">
        <w:t xml:space="preserve">Both ferrihydrite and goethite were prepared using standard methods </w:t>
      </w:r>
      <w:r w:rsidR="00167D90">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626F00" w:rsidRPr="00626F00">
        <w:rPr>
          <w:noProof/>
        </w:rPr>
        <w:t>(Schwertmann &amp; Cornell, 2000)</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1C2BD6">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626F00" w:rsidRPr="00626F00">
        <w:rPr>
          <w:noProof/>
        </w:rPr>
        <w:t>(Stookey, 1970)</w:t>
      </w:r>
      <w:r w:rsidR="00167D90">
        <w:fldChar w:fldCharType="end"/>
      </w:r>
      <w:r w:rsidR="00E35B25">
        <w:t>.</w:t>
      </w:r>
      <w:r w:rsidR="00167D90">
        <w:t xml:space="preserve"> </w:t>
      </w:r>
      <w:r w:rsidR="00FC3645">
        <w:t xml:space="preserve">Slurry aliquots </w:t>
      </w:r>
      <w:r w:rsidR="00167D90">
        <w:t>were added directly to the experiments</w:t>
      </w:r>
      <w:r w:rsidR="00E35B25">
        <w:t xml:space="preserve"> to </w:t>
      </w:r>
      <w:r w:rsidR="00FC3645">
        <w:t xml:space="preserve">achei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mM Fe</w:t>
      </w:r>
      <w:r w:rsidR="00E44B72" w:rsidRPr="003E477F">
        <w:rPr>
          <w:vertAlign w:val="superscript"/>
        </w:rPr>
        <w:t>2+</w:t>
      </w:r>
      <w:r w:rsidR="00E44B72">
        <w:t xml:space="preserve"> </w:t>
      </w:r>
      <w:r w:rsidR="00167D90">
        <w:t xml:space="preserve">and </w:t>
      </w:r>
      <w:r w:rsidR="00D847FF">
        <w:t>100</w:t>
      </w:r>
      <w:r w:rsidR="00E44B72">
        <w:t xml:space="preserve"> mM </w:t>
      </w:r>
      <w:r w:rsidR="00167D90">
        <w:t>bicarbonate</w:t>
      </w:r>
      <w:r w:rsidR="00D847FF">
        <w:t xml:space="preserve"> solution</w:t>
      </w:r>
      <w:r w:rsidR="00167D90">
        <w:t xml:space="preserve"> over 2 days. The resulting </w:t>
      </w:r>
      <w:r w:rsidR="00874970">
        <w:t xml:space="preserve">goethite </w:t>
      </w:r>
      <w:r w:rsidR="00167D90">
        <w:t xml:space="preserve">mineral was centrifuged and washed to remove background electrolyte, and then dried for 2 hours at </w:t>
      </w:r>
      <w:r w:rsidR="00D847FF">
        <w:t>70</w:t>
      </w:r>
      <w:r w:rsidR="008028FC">
        <w:t xml:space="preserve"> </w:t>
      </w:r>
      <w:r w:rsidR="008028FC">
        <w:rPr>
          <w:rFonts w:cstheme="minorHAnsi"/>
        </w:rPr>
        <w:t>°</w:t>
      </w:r>
      <w:r w:rsidR="00167D90">
        <w:t xml:space="preserve">C.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626F00" w:rsidRPr="00626F00">
        <w:rPr>
          <w:noProof/>
        </w:rPr>
        <w:t>(Tamamura et al., 2013)</w:t>
      </w:r>
      <w:r w:rsidR="0085600F">
        <w:fldChar w:fldCharType="end"/>
      </w:r>
      <w:r w:rsidR="00B51EE3">
        <w:t>. The clay was dispersed with 1 M NaCl,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C2BD6">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626F00" w:rsidRPr="00626F00">
        <w:rPr>
          <w:noProof/>
        </w:rPr>
        <w:t>(Klute, Kunze, &amp; Dixon, 1986)</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lastRenderedPageBreak/>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C3645">
        <w:t>)</w:t>
      </w:r>
      <w:r w:rsidR="003F60EB">
        <w:t xml:space="preserve">. </w:t>
      </w:r>
      <w:r w:rsidR="00FC3645">
        <w:t>It was then</w:t>
      </w:r>
      <w:r w:rsidR="00483D6E">
        <w:t xml:space="preserve"> was washed in 6 N HCl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dessicant (Drierite) was placed in the glovebag to facilitate moisture removal</w:t>
      </w:r>
      <w:r w:rsidR="00483D6E">
        <w:t xml:space="preserve">. </w:t>
      </w:r>
      <w:r w:rsidR="00F14C3E">
        <w:t xml:space="preserve">The composition of pyrite, ferrihydrite and goethite was confirmed using XRD, and surface area was measured for all minerals using BET (table 1). </w:t>
      </w:r>
    </w:p>
    <w:p w14:paraId="4468AD1E" w14:textId="203E077C" w:rsidR="007B346B" w:rsidRDefault="008976EC" w:rsidP="003E477F">
      <w:pPr>
        <w:spacing w:line="360" w:lineRule="auto"/>
      </w:pPr>
      <w:r>
        <w:tab/>
        <w:t>Isotherms were conducted using s</w:t>
      </w:r>
      <w:r w:rsidR="002B323A">
        <w:t>erum vials (200 mL)</w:t>
      </w:r>
      <w:r w:rsidR="00490D23">
        <w:t xml:space="preserve"> filled with 100 mL of 10 mM NaCl stock solution, 30 mg of</w:t>
      </w:r>
      <w:r w:rsidR="00F14C3E">
        <w:t xml:space="preserve"> a single</w:t>
      </w:r>
      <w:r w:rsidR="00490D23">
        <w:t xml:space="preserve"> </w:t>
      </w:r>
      <w:r w:rsidR="00F14C3E">
        <w:t xml:space="preserve">mineral </w:t>
      </w:r>
      <w:r w:rsidR="00490D23">
        <w:t xml:space="preserve">(except for the case of pyrite, where 40 mg was used), and 5-270 Bq of </w:t>
      </w:r>
      <w:r w:rsidR="002B323A">
        <w:t>226</w:t>
      </w:r>
      <w:r w:rsidR="008F7C4D">
        <w:t>-</w:t>
      </w:r>
      <w:r w:rsidR="00490D23">
        <w:t xml:space="preserve">Ra </w:t>
      </w:r>
      <w:r>
        <w:t>stock</w:t>
      </w:r>
      <w:r w:rsidR="00FF24E5">
        <w:t>. Experiments using pyrite were performed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5,7 or 9 +/- 0.0</w:t>
      </w:r>
      <w:r w:rsidR="002B323A">
        <w:t>5 through use of an autotitrator,</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14C3E">
        <w:fldChar w:fldCharType="separate"/>
      </w:r>
      <w:r w:rsidR="00803333" w:rsidRPr="00803333">
        <w:rPr>
          <w:noProof/>
        </w:rPr>
        <w:t>(Sajih et al., 2014)</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pH was</w:t>
      </w:r>
      <w:r w:rsidR="005D7205">
        <w:t xml:space="preserve"> </w:t>
      </w:r>
      <w:r w:rsidR="00FF24E5">
        <w:t>checked and re-titrated to the desired value</w:t>
      </w:r>
      <w:r w:rsidR="00005A7C">
        <w:t xml:space="preserve"> if necessary</w:t>
      </w:r>
      <w:r w:rsidR="002B323A">
        <w:t>;</w:t>
      </w:r>
      <w:r w:rsidR="00FA7E83">
        <w:t xml:space="preserve"> </w:t>
      </w:r>
      <w:r w:rsidR="002B323A">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rsidR="002B323A">
        <w:t>H</w:t>
      </w:r>
      <w:r w:rsidR="00005A7C">
        <w:t>.</w:t>
      </w:r>
      <w:r w:rsidR="004664DA">
        <w:t xml:space="preserve"> </w:t>
      </w:r>
      <w:r w:rsidR="002B323A">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1C628237" w:rsidR="007B346B" w:rsidRDefault="007B346B" w:rsidP="00B53860">
      <w:pPr>
        <w:spacing w:line="360" w:lineRule="auto"/>
      </w:pPr>
      <w:r>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w:t>
      </w:r>
      <w:r w:rsidR="009E6A32">
        <w:t>secular</w:t>
      </w:r>
      <w:commentRangeStart w:id="10"/>
      <w:r>
        <w:t xml:space="preserve"> equilibrium </w:t>
      </w:r>
      <w:commentRangeEnd w:id="10"/>
      <w:r w:rsidR="006366B1">
        <w:rPr>
          <w:rStyle w:val="CommentReference"/>
        </w:rPr>
        <w:commentReference w:id="10"/>
      </w:r>
      <w:r>
        <w:t>with its daughter products</w:t>
      </w:r>
      <w:r w:rsidR="00DF4490">
        <w:t xml:space="preserve"> </w:t>
      </w:r>
      <w:r w:rsidR="00DF4490">
        <w:fldChar w:fldCharType="begin" w:fldLock="1"/>
      </w:r>
      <w:r w:rsidR="003F3B39">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Jia &amp; Jia, 2012)", "plainTextFormattedCitation" : "(Jia &amp; Jia, 2012)", "previouslyFormattedCitation" : "(Jia &amp; Jia, 2012)" }, "properties" : { "noteIndex" : 0 }, "schema" : "https://github.com/citation-style-language/schema/raw/master/csl-citation.json" }</w:instrText>
      </w:r>
      <w:r w:rsidR="00DF4490">
        <w:fldChar w:fldCharType="separate"/>
      </w:r>
      <w:r w:rsidR="00DF4490" w:rsidRPr="00DF4490">
        <w:rPr>
          <w:noProof/>
        </w:rPr>
        <w:t>(Jia &amp; Jia, 2012)</w:t>
      </w:r>
      <w:r w:rsidR="00DF4490">
        <w:fldChar w:fldCharType="end"/>
      </w:r>
      <w:r>
        <w:t xml:space="preserve">.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with the single exception of experiments using ferrihydrite at pH 9, where gamma spectroscopy was used to quantify Ra (see below)</w:t>
      </w:r>
      <w:r>
        <w:t>.</w:t>
      </w:r>
      <w:r w:rsidR="009378CA">
        <w:t xml:space="preserve"> Background concentrations were also quantified to develop a limit of blank of 1.4 counts per second (cps)</w:t>
      </w:r>
      <w:r w:rsidR="00616615">
        <w:t xml:space="preserve">, and activities reported only for samples that exceeded this value by a factor of 1.5. </w:t>
      </w:r>
    </w:p>
    <w:p w14:paraId="7D6B63E3" w14:textId="1E368F2D" w:rsidR="00D91D3B" w:rsidRDefault="008A0962" w:rsidP="00B53860">
      <w:pPr>
        <w:spacing w:line="360" w:lineRule="auto"/>
      </w:pPr>
      <w:r>
        <w:lastRenderedPageBreak/>
        <w:tab/>
      </w:r>
      <w:r w:rsidR="00616615">
        <w:t>Supernatant</w:t>
      </w:r>
      <w:r w:rsidR="006366B1">
        <w:t xml:space="preserve">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was calibrated using a multinucl</w:t>
      </w:r>
      <w:r w:rsidR="00755D5E">
        <w:t>id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using the 186 keV peak</w:t>
      </w:r>
      <w:r w:rsidR="00671B0D">
        <w:t xml:space="preserve">. </w:t>
      </w:r>
      <w:r w:rsidR="009378CA">
        <w:t>The solid samples on PES filters were placed in scintillation vials, and c</w:t>
      </w:r>
      <w:r>
        <w:t>ounted directly on the counter, with the resulting counts being adjusted for ferr</w:t>
      </w:r>
      <w:r w:rsidR="00B5451B">
        <w:t>ihydr</w:t>
      </w:r>
      <w:r w:rsidR="00737E5A">
        <w:t xml:space="preserve">ite loss during filtration. </w:t>
      </w:r>
      <w:r w:rsidR="00616615">
        <w:t>Gamma spectroscopy</w:t>
      </w:r>
      <w:r w:rsidR="00322F9A">
        <w:t xml:space="preserve"> was also used to quantify</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0D81C448"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C2BD6">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626F00" w:rsidRPr="00626F00">
        <w:rPr>
          <w:noProof/>
        </w:rPr>
        <w:t>(Parkhurst &amp; Appela, 2013)</w:t>
      </w:r>
      <w:r w:rsidR="00570A6F">
        <w:fldChar w:fldCharType="end"/>
      </w:r>
      <w:r>
        <w:t xml:space="preserve">. </w:t>
      </w:r>
      <w:r w:rsidR="003F3B39">
        <w:t>Both simple</w:t>
      </w:r>
      <w:commentRangeStart w:id="11"/>
      <w:r w:rsidR="00CE4109">
        <w:t xml:space="preserve"> </w:t>
      </w:r>
      <w:r w:rsidR="003F3B39">
        <w:t>reaction formulations</w:t>
      </w:r>
      <w:r w:rsidR="00CE4109">
        <w:t xml:space="preserve"> </w:t>
      </w:r>
      <w:r w:rsidR="003F3B39">
        <w:t xml:space="preserve">and complex reaction formulations established </w:t>
      </w:r>
      <w:r w:rsidR="00ED2BF3">
        <w:t>by fitting data to spectroscopic measurements</w:t>
      </w:r>
      <w:r w:rsidR="00616615">
        <w:t xml:space="preserve"> </w:t>
      </w:r>
      <w:r w:rsidR="003F3B39">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Dixit &amp; Hering, 2003; Dzombak &amp; Morel, 1990; Sajih et al., 2014; Sverjensky, 2006)", "plainTextFormattedCitation" : "(Dixit &amp; Hering, 2003; Dzombak &amp; Morel, 1990; Sajih et al., 2014; Sverjensky, 2006)", "previouslyFormattedCitation" : "(Dixit &amp; Hering, 2003; Dzombak &amp; Morel, 1990; Sajih et al., 2014; Sverjensky, 2006)" }, "properties" : { "noteIndex" : 0 }, "schema" : "https://github.com/citation-style-language/schema/raw/master/csl-citation.json" }</w:instrText>
      </w:r>
      <w:r w:rsidR="003F3B39">
        <w:fldChar w:fldCharType="separate"/>
      </w:r>
      <w:r w:rsidR="00803333" w:rsidRPr="00803333">
        <w:rPr>
          <w:noProof/>
        </w:rPr>
        <w:t>(Dixit &amp; Hering, 2003; Dzombak &amp; Morel, 1990; Sajih et al., 2014; Sverjensky, 2006)</w:t>
      </w:r>
      <w:r w:rsidR="003F3B39">
        <w:fldChar w:fldCharType="end"/>
      </w:r>
      <w:r w:rsidR="003F3B39">
        <w:t>.</w:t>
      </w:r>
      <w:r>
        <w:t xml:space="preserve"> </w:t>
      </w:r>
      <w:r w:rsidR="000C0FAE">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et al., 2013)", "plainTextFormattedCitation" : "(Dixit &amp; Hering, 2003; Dzombak &amp; Morel, 1990; Tournassat et al., 2013)", "previouslyFormattedCitation" : "(Dixit &amp; Hering, 2003; Dzombak &amp; Morel, 1990; Tournassat et al., 2013)" }, "properties" : { "noteIndex" : 0 }, "schema" : "https://github.com/citation-style-language/schema/raw/master/csl-citation.json" }</w:instrText>
      </w:r>
      <w:r w:rsidR="00946431">
        <w:fldChar w:fldCharType="separate"/>
      </w:r>
      <w:r w:rsidR="0045579F" w:rsidRPr="0045579F">
        <w:rPr>
          <w:noProof/>
        </w:rPr>
        <w:t>(Dixit &amp; Hering, 2003; Dzombak &amp; Morel, 1990; Tournassat et al., 2013)</w:t>
      </w:r>
      <w:r w:rsidR="00946431">
        <w:fldChar w:fldCharType="end"/>
      </w:r>
      <w:r w:rsidR="00946431">
        <w:t xml:space="preserve">. </w:t>
      </w:r>
      <w:r w:rsidR="00567F2A">
        <w:t xml:space="preserve">The </w:t>
      </w:r>
      <w:r w:rsidR="003F3B39">
        <w:t xml:space="preserve">more complex </w:t>
      </w:r>
      <w:r w:rsidR="00567F2A">
        <w:t>models, in contrast, are valuable to fit since their formulations are often based on spectroscopic evidence</w:t>
      </w:r>
      <w:commentRangeStart w:id="12"/>
      <w:r w:rsidR="007E0E14">
        <w:t xml:space="preserve">, and </w:t>
      </w:r>
      <w:r w:rsidR="005B33C0">
        <w:t>thus are more accurate depictions of the processes controlling ion adsorption to surfaces</w:t>
      </w:r>
      <w:r w:rsidR="00567F2A">
        <w:t xml:space="preserve"> </w:t>
      </w:r>
      <w:commentRangeEnd w:id="12"/>
      <w:r w:rsidR="007E0E14">
        <w:rPr>
          <w:rStyle w:val="CommentReference"/>
        </w:rPr>
        <w:commentReference w:id="12"/>
      </w:r>
      <w:r w:rsidR="00567F2A">
        <w:fldChar w:fldCharType="begin" w:fldLock="1"/>
      </w:r>
      <w:r w:rsidR="001C2BD6">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626F00" w:rsidRPr="00626F00">
        <w:rPr>
          <w:noProof/>
        </w:rPr>
        <w:t>(Fenter et al., 2000; P. C. Zhang et al., 2001)</w:t>
      </w:r>
      <w:r w:rsidR="00567F2A">
        <w:fldChar w:fldCharType="end"/>
      </w:r>
      <w:r w:rsidR="00836777">
        <w:t>.</w:t>
      </w:r>
      <w:r w:rsidR="003D2C05">
        <w:t xml:space="preserve"> </w:t>
      </w:r>
      <w:commentRangeEnd w:id="11"/>
      <w:r w:rsidR="00AA7551">
        <w:rPr>
          <w:rStyle w:val="CommentReference"/>
        </w:rPr>
        <w:commentReference w:id="11"/>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2B0A74">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803333" w:rsidRPr="00803333">
        <w:rPr>
          <w:noProof/>
        </w:rPr>
        <w:t>(Mike H. Bradbury, Baeyens, Geckeis, &amp; Rabung, 2005; Sajih et al., 2014)</w:t>
      </w:r>
      <w:r w:rsidR="00570A6F">
        <w:fldChar w:fldCharType="end"/>
      </w:r>
      <w:r w:rsidR="00085D34">
        <w:t>.</w:t>
      </w:r>
      <w:r w:rsidR="007E0E14">
        <w:t xml:space="preserve"> Surface area, while a fittable parameter in the models, was not varied,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19E73070" w:rsidR="00ED2BF3" w:rsidRDefault="00ED2BF3" w:rsidP="00B53860">
      <w:pPr>
        <w:spacing w:line="360" w:lineRule="auto"/>
      </w:pPr>
      <w:r>
        <w:lastRenderedPageBreak/>
        <w:tab/>
        <w:t>All fitted isotherms were linear within the range of activities studied, thus a K</w:t>
      </w:r>
      <w:r w:rsidRPr="00E1711C">
        <w:rPr>
          <w:vertAlign w:val="subscript"/>
        </w:rPr>
        <w:t>d</w:t>
      </w:r>
      <w:r>
        <w:t xml:space="preserve"> was calculated to enable comparisons to other work u</w:t>
      </w:r>
      <w:r w:rsidR="009B2BD1">
        <w:t>sing radium</w:t>
      </w:r>
      <w:r w:rsidR="00954BA2">
        <w:t xml:space="preserve"> by fitting a line to the experimental data (Table 1).</w:t>
      </w:r>
    </w:p>
    <w:p w14:paraId="7D935258" w14:textId="00AAABD9" w:rsidR="006B4EBE" w:rsidRDefault="002137B6" w:rsidP="00ED2BF3">
      <w:pPr>
        <w:spacing w:line="360" w:lineRule="auto"/>
        <w:ind w:firstLine="720"/>
      </w:pPr>
      <w:commentRangeStart w:id="13"/>
      <w:r>
        <w:t>The</w:t>
      </w:r>
      <w:commentRangeEnd w:id="13"/>
      <w:r w:rsidR="00145207">
        <w:rPr>
          <w:rStyle w:val="CommentReference"/>
        </w:rPr>
        <w:commentReference w:id="13"/>
      </w:r>
      <w:r>
        <w:t xml:space="preserve"> sorption isotherm results for ferrihydrite and goethite are plotted in figur</w:t>
      </w:r>
      <w:r w:rsidR="006674E7">
        <w:t>es 1a and 1b, respectively.</w:t>
      </w:r>
      <w:r w:rsidR="00747938">
        <w:t xml:space="preserve"> </w:t>
      </w:r>
      <w:r w:rsidR="006674E7">
        <w:t xml:space="preserve">Sorption to both iron oxides show a strong dependence on pH, with ferrihydrit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pH values</w:t>
      </w:r>
      <w:r w:rsidR="006674E7">
        <w:t>, and</w:t>
      </w:r>
      <w:r w:rsidR="00651429">
        <w:t xml:space="preserve"> </w:t>
      </w:r>
      <w:r w:rsidR="006674E7">
        <w:t>ferrihydrite shows the most sorption at pH 9.</w:t>
      </w:r>
      <w:r w:rsidR="00BE6AF9">
        <w:t xml:space="preserve"> </w:t>
      </w:r>
      <w:r w:rsidR="00954BA2">
        <w:t xml:space="preserve">Differences in the surface area (table 1) help explain </w:t>
      </w:r>
      <w:r w:rsidR="00A179B7">
        <w:t xml:space="preserve">some of the </w:t>
      </w:r>
      <w:r w:rsidR="00954BA2">
        <w:t>variations in the sorption extent when comparing goethite and ferrihydrite sorption, with ferrihydrite having nearly twice the surface area of goethite.</w:t>
      </w:r>
      <w:r w:rsidR="00A179B7">
        <w:t xml:space="preserve"> A K</w:t>
      </w:r>
      <w:r w:rsidR="00A179B7" w:rsidRPr="00E1711C">
        <w:rPr>
          <w:vertAlign w:val="subscript"/>
        </w:rPr>
        <w:t>sa</w:t>
      </w:r>
      <w:r w:rsidR="00A179B7">
        <w:t>, defined as the K</w:t>
      </w:r>
      <w:r w:rsidR="00A179B7" w:rsidRPr="00E1711C">
        <w:rPr>
          <w:vertAlign w:val="subscript"/>
        </w:rPr>
        <w:t>d</w:t>
      </w:r>
      <w:r w:rsidR="00A179B7">
        <w:t xml:space="preserve"> normalized by the mineral surface area </w:t>
      </w:r>
      <w:r w:rsidR="00E530C7">
        <w:t>(m2/g), reveals the extent of sorption with per unit surface area (table 1), and enables further examination of radium surface behavior. At circumneutral pHs, goethite and ferrihydrite have relatively close K</w:t>
      </w:r>
      <w:r w:rsidR="00E530C7" w:rsidRPr="00E1711C">
        <w:rPr>
          <w:vertAlign w:val="subscript"/>
        </w:rPr>
        <w:t>sa</w:t>
      </w:r>
      <w:r w:rsidR="00E530C7">
        <w:t xml:space="preserve"> values, however at more extreme values (pH = 3 and pH = 9), ferrihydrit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7F0E93E0" w:rsidR="008B0456" w:rsidRDefault="006B4EBE" w:rsidP="00B53860">
      <w:pPr>
        <w:spacing w:line="360" w:lineRule="auto"/>
      </w:pPr>
      <w:r>
        <w:tab/>
      </w:r>
      <w:r w:rsidR="003E7C7D">
        <w:t>Several studies examine</w:t>
      </w:r>
      <w:r>
        <w:t xml:space="preserve"> </w:t>
      </w:r>
      <w:commentRangeStart w:id="14"/>
      <w:r>
        <w:t>sorption of radium to iron</w:t>
      </w:r>
      <w:r w:rsidR="003E7C7D">
        <w:t xml:space="preserve"> (hydr)</w:t>
      </w:r>
      <w:r>
        <w:t>oxides</w:t>
      </w:r>
      <w:commentRangeEnd w:id="14"/>
      <w:r w:rsidR="00711BC8">
        <w:rPr>
          <w:rStyle w:val="CommentReference"/>
        </w:rPr>
        <w:commentReference w:id="14"/>
      </w:r>
      <w:r>
        <w:t xml:space="preserve"> such as ferrihydrite and goethite</w:t>
      </w:r>
      <w:r w:rsidR="00E1711C">
        <w:t>, reporting either a K</w:t>
      </w:r>
      <w:r w:rsidR="00E1711C">
        <w:softHyphen/>
      </w:r>
      <w:r w:rsidR="00E1711C">
        <w:rPr>
          <w:vertAlign w:val="subscript"/>
        </w:rPr>
        <w:t xml:space="preserve">d </w:t>
      </w:r>
      <w:r w:rsidR="00E1711C">
        <w:t>or data that can be used to calculate one</w:t>
      </w:r>
      <w:r w:rsidR="00E530C7">
        <w:t xml:space="preserve"> </w:t>
      </w:r>
      <w:r w:rsidR="000F650E">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 "plainTextFormattedCitation" : "(Beck &amp; Cochran, 2013; Bene\u0161 et al., 1984; Gonneea et al., 2008; Sajih et al., 2014)", "previouslyFormattedCitation" : "(Beck &amp; Cochran, 2013; Bene\u0161 et al., 1984; Gonneea et al., 2008; Sajih et al., 2014)" }, "properties" : { "noteIndex" : 0 }, "schema" : "https://github.com/citation-style-language/schema/raw/master/csl-citation.json" }</w:instrText>
      </w:r>
      <w:r w:rsidR="000F650E">
        <w:fldChar w:fldCharType="separate"/>
      </w:r>
      <w:r w:rsidR="00803333" w:rsidRPr="00803333">
        <w:rPr>
          <w:noProof/>
        </w:rPr>
        <w:t>(Beck &amp; Cochran, 2013; Beneš et al., 1984; Gonneea et al., 2008; Sajih et al., 2014)</w:t>
      </w:r>
      <w:r w:rsidR="000F650E">
        <w:fldChar w:fldCharType="end"/>
      </w:r>
      <w:r w:rsidR="00655749">
        <w:t xml:space="preserve">. </w:t>
      </w:r>
      <w:r w:rsidR="00AE1591">
        <w:t>S</w:t>
      </w:r>
      <w:r w:rsidR="00747938">
        <w:t>elected experimental results from the literature</w:t>
      </w:r>
      <w:r w:rsidR="00AE1591">
        <w:t xml:space="preserve"> are presented in Table 1</w:t>
      </w:r>
      <w:r w:rsidR="00747938">
        <w:t>, using calculated K</w:t>
      </w:r>
      <w:r w:rsidR="00747938">
        <w:rPr>
          <w:vertAlign w:val="subscript"/>
        </w:rPr>
        <w:t>d</w:t>
      </w:r>
      <w:r w:rsidR="00747938">
        <w:t xml:space="preserve"> values </w:t>
      </w:r>
      <w:r w:rsidR="003E1F1F">
        <w:t>to compare</w:t>
      </w:r>
      <w:r w:rsidR="00747938">
        <w:t xml:space="preserve"> relative sorption extent. In some cases</w:t>
      </w:r>
      <w:r w:rsidR="00E1711C">
        <w:t xml:space="preserve"> where a different type of isotherm was fit (ie. Langmuir or Freundlich)</w:t>
      </w:r>
      <w:r w:rsidR="00747938">
        <w:t>, it was necessary to calculate a K</w:t>
      </w:r>
      <w:r w:rsidR="00747938">
        <w:rPr>
          <w:vertAlign w:val="subscript"/>
        </w:rPr>
        <w:t>d</w:t>
      </w:r>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r w:rsidR="008B0456">
        <w:t>ferrihydrite</w:t>
      </w:r>
      <w:r w:rsidR="00655749">
        <w:t>, and the</w:t>
      </w:r>
      <w:r w:rsidR="008B0456">
        <w:t xml:space="preserve"> experimental results presented here match</w:t>
      </w:r>
      <w:r w:rsidR="00655749">
        <w:t xml:space="preserve"> both reported values to</w:t>
      </w:r>
      <w:r w:rsidR="008B0456">
        <w:t xml:space="preserve"> within an order of magnitude of the K</w:t>
      </w:r>
      <w:r w:rsidR="008B0456">
        <w:rPr>
          <w:vertAlign w:val="subscript"/>
        </w:rPr>
        <w:t xml:space="preserve">d </w:t>
      </w:r>
      <w:r w:rsidR="008B0456">
        <w:t xml:space="preserve">values </w:t>
      </w:r>
      <w:r w:rsidR="008B0456">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rsidR="008B0456">
        <w:fldChar w:fldCharType="separate"/>
      </w:r>
      <w:r w:rsidR="00803333" w:rsidRPr="00803333">
        <w:rPr>
          <w:noProof/>
        </w:rPr>
        <w:t>(Beck &amp; Cochran, 2013; Sajih et al., 2014)</w:t>
      </w:r>
      <w:r w:rsidR="008B0456">
        <w:fldChar w:fldCharType="end"/>
      </w:r>
      <w:r w:rsidR="008B0456">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626F00" w:rsidRPr="00626F00">
        <w:rPr>
          <w:noProof/>
        </w:rPr>
        <w:t>(Gonneea et al., 2008)</w:t>
      </w:r>
      <w:r w:rsidR="000660E0">
        <w:fldChar w:fldCharType="end"/>
      </w:r>
      <w:r w:rsidR="00E1711C">
        <w:t>.</w:t>
      </w:r>
      <w:r w:rsidR="00651429">
        <w:t xml:space="preserve"> </w:t>
      </w:r>
      <w:r w:rsidR="00483129">
        <w:t xml:space="preserve">In our study, </w:t>
      </w:r>
      <w:commentRangeStart w:id="15"/>
      <w:r w:rsidR="00483129">
        <w:t>Ra</w:t>
      </w:r>
      <w:commentRangeStart w:id="16"/>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205F52">
        <w:t xml:space="preserve"> when examining K</w:t>
      </w:r>
      <w:r w:rsidR="00205F52" w:rsidRPr="00205F52">
        <w:rPr>
          <w:vertAlign w:val="subscript"/>
        </w:rPr>
        <w:t>d</w:t>
      </w:r>
      <w:r w:rsidR="00C238ED">
        <w:t xml:space="preserve">. </w:t>
      </w:r>
      <w:r w:rsidR="00651429">
        <w:t>O</w:t>
      </w:r>
      <w:r w:rsidR="000660E0">
        <w:t xml:space="preserve">ne </w:t>
      </w:r>
      <w:commentRangeEnd w:id="16"/>
      <w:r w:rsidR="00D76794">
        <w:rPr>
          <w:rStyle w:val="CommentReference"/>
        </w:rPr>
        <w:commentReference w:id="16"/>
      </w:r>
      <w:commentRangeEnd w:id="15"/>
      <w:r w:rsidR="00486A10">
        <w:rPr>
          <w:rStyle w:val="CommentReference"/>
        </w:rPr>
        <w:commentReference w:id="15"/>
      </w:r>
      <w:r w:rsidR="000660E0">
        <w:t>study compared ra</w:t>
      </w:r>
      <w:r w:rsidR="0057637D">
        <w:t>dium sorption to hematite, ferri</w:t>
      </w:r>
      <w:r w:rsidR="000660E0">
        <w:t xml:space="preserve">hydrite, goethite, and lepidocrocite, finding that ferrihydrite </w:t>
      </w:r>
      <w:r w:rsidR="000660E0">
        <w:lastRenderedPageBreak/>
        <w:t xml:space="preserve">sorbs radium most extensively </w:t>
      </w:r>
      <w:r w:rsidR="000660E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626F00" w:rsidRPr="00626F00">
        <w:rPr>
          <w:noProof/>
        </w:rPr>
        <w:t>(Beck &amp; Cochran, 2013)</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18031A44" w:rsidR="000660E0" w:rsidRDefault="003F3BF5" w:rsidP="003E477F">
      <w:pPr>
        <w:spacing w:line="360" w:lineRule="auto"/>
        <w:ind w:firstLine="720"/>
      </w:pPr>
      <w:r>
        <w:t xml:space="preserve">A </w:t>
      </w:r>
      <w:r w:rsidR="00AE1591">
        <w:t>greater number studies</w:t>
      </w:r>
      <w:r>
        <w:t xml:space="preserve"> were found that</w:t>
      </w:r>
      <w:r w:rsidR="00AE1591">
        <w:t xml:space="preserve"> examined radium adsorption to g</w:t>
      </w:r>
      <w:r w:rsidR="00C735BD">
        <w:t>oethite</w:t>
      </w:r>
      <w:r w:rsidR="00AE1591">
        <w:t xml:space="preserve"> than to</w:t>
      </w:r>
      <w:r w:rsidR="00C735BD">
        <w:t xml:space="preserve"> ferrihydrite</w:t>
      </w:r>
      <w:r w:rsidR="00AE1591">
        <w:t xml:space="preserve"> </w:t>
      </w:r>
      <w:r w:rsidR="00803333">
        <w:fldChar w:fldCharType="begin" w:fldLock="1"/>
      </w:r>
      <w:r w:rsidR="002B0A7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803333">
        <w:fldChar w:fldCharType="separate"/>
      </w:r>
      <w:r w:rsidR="00803333" w:rsidRPr="00803333">
        <w:rPr>
          <w:noProof/>
        </w:rPr>
        <w:t>(Beck &amp; Cochran, 2013; Nirdosh et al., 1990; Sajih et al., 2014)</w:t>
      </w:r>
      <w:r w:rsidR="00803333">
        <w:fldChar w:fldCharType="end"/>
      </w:r>
      <w:r w:rsidR="00803333">
        <w:t xml:space="preserve"> </w:t>
      </w:r>
      <w:r>
        <w:t xml:space="preserve">and </w:t>
      </w:r>
      <w:r w:rsidR="0064184D">
        <w:t>reported values of Kd and expe</w:t>
      </w:r>
      <w:r w:rsidR="00803333">
        <w:t>rimental conditions vary widely</w:t>
      </w:r>
      <w:r w:rsidR="0064184D">
        <w:t xml:space="preserve"> </w:t>
      </w:r>
      <w:r w:rsidR="00803333">
        <w:t>(Table 1)</w:t>
      </w:r>
      <w:r w:rsidR="00FC6BEA">
        <w:t xml:space="preserve">. Unlike </w:t>
      </w:r>
      <w:r>
        <w:t xml:space="preserve">results obtained for </w:t>
      </w:r>
      <w:r w:rsidR="00FC6BEA">
        <w:t xml:space="preserve">ferrihydrite, we </w:t>
      </w:r>
      <w:r w:rsidR="00C55505">
        <w:t>observe</w:t>
      </w:r>
      <w:r w:rsidR="00FC6BEA">
        <w:t xml:space="preserve"> a larger extent of </w:t>
      </w:r>
      <w:r>
        <w:t xml:space="preserve">Ra </w:t>
      </w:r>
      <w:r w:rsidR="00FC6BEA">
        <w:t xml:space="preserve">sorption </w:t>
      </w:r>
      <w:r>
        <w:t>at pH values similar to previou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t>W</w:t>
      </w:r>
      <w:r w:rsidR="00613839">
        <w:t>hen normalized by surface area</w:t>
      </w:r>
      <w:r>
        <w:t>, Kd values</w:t>
      </w:r>
      <w:r w:rsidR="00613839">
        <w:t xml:space="preserve"> are similar in some cases</w:t>
      </w:r>
      <w:r w:rsidR="00905D56">
        <w:t xml:space="preserve"> </w:t>
      </w:r>
      <w:r w:rsidR="00905D56">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905D56">
        <w:fldChar w:fldCharType="separate"/>
      </w:r>
      <w:r w:rsidR="00803333" w:rsidRPr="00803333">
        <w:rPr>
          <w:noProof/>
        </w:rPr>
        <w:t>(Sajih et al., 2014)</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626F00" w:rsidRPr="00626F00">
        <w:rPr>
          <w:noProof/>
        </w:rPr>
        <w:t>(Beck &amp; Cochran, 2013)</w:t>
      </w:r>
      <w:r w:rsidR="00905D56">
        <w:fldChar w:fldCharType="end"/>
      </w:r>
      <w:r w:rsidR="00905D56">
        <w:t>.</w:t>
      </w:r>
      <w:r w:rsidR="00613839">
        <w:t xml:space="preserve"> </w:t>
      </w:r>
      <w:r>
        <w:t>Additionally,</w:t>
      </w:r>
      <w:r w:rsidR="00830020">
        <w:t xml:space="preserve"> methods of goethite synthesis vary, and may yield product with disparate surface area;</w:t>
      </w:r>
      <w:r w:rsidR="001F0F1F">
        <w:t xml:space="preserve"> </w:t>
      </w:r>
      <w:r w:rsidR="00830020">
        <w:t>this</w:t>
      </w:r>
      <w:r w:rsidR="0090502E">
        <w:t xml:space="preserve"> may also impact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626F00" w:rsidRPr="00626F00">
        <w:rPr>
          <w:noProof/>
        </w:rPr>
        <w:t>(Schwertmann &amp; Cornell, 2000)</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K</w:t>
      </w:r>
      <w:r w:rsidR="00A77D01" w:rsidRPr="00062851">
        <w:rPr>
          <w:vertAlign w:val="subscript"/>
        </w:rPr>
        <w:t>d</w:t>
      </w:r>
      <w:r w:rsidR="0090502E">
        <w:t xml:space="preserve"> to describe and report solute-solid interactions</w:t>
      </w:r>
      <w:r w:rsidR="00830020">
        <w:t>.</w:t>
      </w:r>
    </w:p>
    <w:p w14:paraId="18C2F2B6" w14:textId="06359466" w:rsidR="0051444A" w:rsidRDefault="00E14811" w:rsidP="00B53860">
      <w:pPr>
        <w:spacing w:line="360" w:lineRule="auto"/>
      </w:pPr>
      <w:r>
        <w:tab/>
        <w:t>Sorption isotherm results for radium onto sodium montmorillonite are plotted in figure 2</w:t>
      </w:r>
      <w:r w:rsidR="00E3344E">
        <w:t>a</w:t>
      </w:r>
      <w:r>
        <w:t>, the calculated K</w:t>
      </w:r>
      <w:r>
        <w:rPr>
          <w:vertAlign w:val="subscript"/>
        </w:rPr>
        <w:t xml:space="preserve">d </w:t>
      </w:r>
      <w:r>
        <w:t>values</w:t>
      </w:r>
      <w:r w:rsidR="004B34D2">
        <w:t xml:space="preserve"> listed in table 1</w:t>
      </w:r>
      <w:r>
        <w:t>.</w:t>
      </w:r>
      <w:r w:rsidR="0051444A">
        <w:t xml:space="preserve"> </w:t>
      </w:r>
      <w:r w:rsidR="00B212A9">
        <w:t xml:space="preserve">The Ra- Na montomorillonit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r w:rsidR="00B212A9">
        <w:t xml:space="preserve">ferrihydrit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B212A9">
        <w:t>.</w:t>
      </w:r>
      <w:r w:rsidR="00800E52">
        <w:t>.</w:t>
      </w:r>
      <w:r w:rsidR="00905D56">
        <w:t xml:space="preserve"> However, a </w:t>
      </w:r>
      <w:r w:rsidR="00B212A9">
        <w:t>comparatively</w:t>
      </w:r>
      <w:r w:rsidR="00C55505">
        <w:t xml:space="preserve"> weaker pH dependence is observed for montmorillonite sorption</w:t>
      </w:r>
      <w:r w:rsidR="00B212A9">
        <w:t>; above pH 3, quantities of Ra adsorbed by Na-montomorilloint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w:t>
      </w:r>
      <w:r w:rsidR="00B32114">
        <w:t xml:space="preserve"> </w:t>
      </w:r>
      <w:r w:rsidR="00800E52">
        <w:t xml:space="preserve">. </w:t>
      </w:r>
    </w:p>
    <w:p w14:paraId="42C3E2D3" w14:textId="03C39E42" w:rsidR="002D5B80" w:rsidRPr="002D5B80" w:rsidRDefault="002D5B80" w:rsidP="00B53860">
      <w:pPr>
        <w:spacing w:line="360" w:lineRule="auto"/>
      </w:pPr>
      <w:r>
        <w:tab/>
        <w:t>Comparison of the measured sorption K</w:t>
      </w:r>
      <w:r>
        <w:rPr>
          <w:vertAlign w:val="subscript"/>
        </w:rPr>
        <w:t>d</w:t>
      </w:r>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897D52">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rsidR="002B0A74">
        <w:fldChar w:fldCharType="separate"/>
      </w:r>
      <w:r w:rsidR="002B0A74" w:rsidRPr="002B0A74">
        <w:rPr>
          <w:noProof/>
        </w:rPr>
        <w:t>(L. L. Ames, 1983; Tamamura et al., 2013)</w:t>
      </w:r>
      <w:r w:rsidR="002B0A74">
        <w:fldChar w:fldCharType="end"/>
      </w:r>
      <w:r w:rsidR="002B0A74">
        <w:t>. The</w:t>
      </w:r>
      <w:r w:rsidR="00FB2D02">
        <w:t xml:space="preserve"> CEC of the montmorillonites are close (within 10 meq/100 g clay), while the surface areas are within a factor of 3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7"/>
      <w:r w:rsidR="00B32114">
        <w:t xml:space="preserve">have observed. It is well established that both surface reactions and exchange reactions with the inner </w:t>
      </w:r>
      <w:r w:rsidR="00B32114">
        <w:lastRenderedPageBreak/>
        <w:t xml:space="preserve">layer of the clay play a role in sorption </w:t>
      </w:r>
      <w:r w:rsidR="00897D52">
        <w:fldChar w:fldCharType="begin" w:fldLock="1"/>
      </w:r>
      <w:r w:rsidR="00897D5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Michael H. Bradbury &amp; Baeyens, 2005; Emmerich, Wolters, Kahr, &amp; Lagaly, 2009; Tournassat et al., 2013)", "plainTextFormattedCitation" : "(Michael H. Bradbury &amp; Baeyens, 2005; Emmerich, Wolters, Kahr, &amp; Lagaly, 2009; Tournassat et al., 2013)", "previouslyFormattedCitation" : "(Michael H. Bradbury &amp; Baeyens, 2005; Tournassat et al., 2013)" }, "properties" : { "noteIndex" : 0 }, "schema" : "https://github.com/citation-style-language/schema/raw/master/csl-citation.json" }</w:instrText>
      </w:r>
      <w:r w:rsidR="00897D52">
        <w:fldChar w:fldCharType="separate"/>
      </w:r>
      <w:r w:rsidR="00897D52" w:rsidRPr="00897D52">
        <w:rPr>
          <w:noProof/>
        </w:rPr>
        <w:t>(Michael H. Bradbury &amp; Baeyens, 2005; Emmerich, Wolters, Kahr, &amp; Lagaly, 2009; Tournassat et al., 2013)</w:t>
      </w:r>
      <w:r w:rsidR="00897D52">
        <w:fldChar w:fldCharType="end"/>
      </w:r>
      <w:r w:rsidR="00897D52">
        <w:t>, thus these variations in measured properties in the clays may explain the large discrepancy in sorption observed here compared to in previous works. However, a more detailed investigation into the differences in the sorption mechanisms at play in these clays will be necessary to understand the driving factors changing radium sorption.</w:t>
      </w:r>
      <w:commentRangeEnd w:id="17"/>
      <w:r w:rsidR="004B4E03">
        <w:rPr>
          <w:rStyle w:val="CommentReference"/>
        </w:rPr>
        <w:commentReference w:id="17"/>
      </w:r>
    </w:p>
    <w:p w14:paraId="17DAFE13" w14:textId="03A45F14" w:rsidR="00C2009C" w:rsidRPr="0051444A" w:rsidRDefault="00520539" w:rsidP="00B53860">
      <w:pPr>
        <w:spacing w:line="360" w:lineRule="auto"/>
      </w:pPr>
      <w:r>
        <w:tab/>
      </w:r>
      <w:commentRangeStart w:id="18"/>
      <w:r>
        <w:t xml:space="preserve">Pyrite showed limited sorption of radium </w:t>
      </w:r>
      <w:r w:rsidR="00AE2970">
        <w:t xml:space="preserve">at low pH (3 and 5), but appreciable sorption at higher values, with little difference observed between isotherms performed at pH 7 and 9 </w:t>
      </w:r>
      <w:r w:rsidR="00270DA5">
        <w:t>(figure 3</w:t>
      </w:r>
      <w:r w:rsidR="007E461B">
        <w:t>)</w:t>
      </w:r>
      <w:r w:rsidR="00832FDC">
        <w:t>. As with other minerals, K</w:t>
      </w:r>
      <w:r w:rsidR="00832FDC">
        <w:rPr>
          <w:vertAlign w:val="subscript"/>
        </w:rPr>
        <w:t xml:space="preserve">d </w:t>
      </w:r>
      <w:r w:rsidR="00832FDC">
        <w:t>values were fit, showing very linear response in the range of radium activities considered</w:t>
      </w:r>
      <w:r w:rsidR="00A21155">
        <w:t xml:space="preserve"> (Table 1).</w:t>
      </w:r>
      <w:r w:rsidR="00832FDC">
        <w:t xml:space="preserve"> </w:t>
      </w:r>
      <w:r w:rsidR="0022420D">
        <w:t>The circumneutral and basic K</w:t>
      </w:r>
      <w:r w:rsidR="0022420D" w:rsidRPr="0022420D">
        <w:rPr>
          <w:vertAlign w:val="subscript"/>
        </w:rPr>
        <w:t>d</w:t>
      </w:r>
      <w:r w:rsidR="0022420D">
        <w:t xml:space="preserve"> values for pyrite are comparable to that of goethite at a circumneutral pH. Unexpectedly, calculated K</w:t>
      </w:r>
      <w:r w:rsidR="0022420D" w:rsidRPr="0022420D">
        <w:rPr>
          <w:vertAlign w:val="subscript"/>
        </w:rPr>
        <w:t>sa</w:t>
      </w:r>
      <w:r w:rsidR="0022420D">
        <w:t xml:space="preserve"> values show that pyrite has the largest sorption of all of the minerals considered here. </w:t>
      </w:r>
      <w:r w:rsidR="00832FDC">
        <w:t>There is very little, if any existing data examining the sorption of radium to any reduced iron solid.</w:t>
      </w:r>
      <w:r w:rsidR="006B7DCE">
        <w:t xml:space="preserve"> A previous study examining sorption of strontium to pyrite </w:t>
      </w:r>
      <w:r w:rsidR="0022420D">
        <w:t>found no discernable sorption, contradicting the K</w:t>
      </w:r>
      <w:r w:rsidR="0022420D">
        <w:softHyphen/>
      </w:r>
      <w:r w:rsidR="0022420D">
        <w:rPr>
          <w:vertAlign w:val="subscript"/>
        </w:rPr>
        <w:t xml:space="preserve">sa </w:t>
      </w:r>
      <w:r w:rsidR="0022420D">
        <w:t>and K</w:t>
      </w:r>
      <w:r w:rsidR="0022420D">
        <w:rPr>
          <w:vertAlign w:val="subscript"/>
        </w:rPr>
        <w:t xml:space="preserve">d </w:t>
      </w:r>
      <w:r w:rsidR="0022420D">
        <w:t>results found here</w:t>
      </w:r>
      <w:r w:rsidR="006B7DCE">
        <w:t xml:space="preserve"> </w:t>
      </w:r>
      <w:r w:rsidR="006B7DCE">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26F00" w:rsidRPr="00626F00">
        <w:rPr>
          <w:noProof/>
        </w:rPr>
        <w:t>(Naveau, Monteil-Rivera, Dumonceau, Catalette, &amp; Simoni, 2006)</w:t>
      </w:r>
      <w:r w:rsidR="006B7DCE">
        <w:fldChar w:fldCharType="end"/>
      </w:r>
      <w:r w:rsidR="006B7DCE">
        <w:t>.</w:t>
      </w:r>
      <w:r w:rsidR="00E81E28">
        <w:t xml:space="preserve"> The results here suggest that reduced iron solids will play a key role in aquifers where they exist, where dynamic variations in redox will alter the surface mineralogy of reduced iron, possible decreasing or increasing radium retention</w:t>
      </w:r>
      <w:r w:rsidR="00832FDC">
        <w:t xml:space="preserve"> </w:t>
      </w:r>
      <w:r w:rsidR="00E81E28">
        <w:t>depending on specific solution conditions.</w:t>
      </w:r>
      <w:commentRangeEnd w:id="18"/>
      <w:r w:rsidR="004B4E03">
        <w:rPr>
          <w:rStyle w:val="CommentReference"/>
        </w:rPr>
        <w:commentReference w:id="18"/>
      </w:r>
    </w:p>
    <w:p w14:paraId="46557DF1" w14:textId="2518AC15" w:rsidR="00F80772" w:rsidRDefault="00D42F7E" w:rsidP="00B53860">
      <w:pPr>
        <w:spacing w:line="360" w:lineRule="auto"/>
      </w:pPr>
      <w:r>
        <w:t>SECTION 3.2 SURFACE COMPLEXATION MODELING</w:t>
      </w:r>
    </w:p>
    <w:p w14:paraId="3CCCC385" w14:textId="00F1826C" w:rsidR="00741E18" w:rsidRDefault="000A2B77" w:rsidP="00B53860">
      <w:pPr>
        <w:spacing w:line="360" w:lineRule="auto"/>
      </w:pPr>
      <w:r>
        <w:tab/>
      </w:r>
      <w:r w:rsidR="00CB077A">
        <w:t xml:space="preserve">A </w:t>
      </w:r>
      <w:r w:rsidR="007934FD">
        <w:t>single site, monodentate reaction</w:t>
      </w:r>
      <w:r w:rsidR="00CB077A">
        <w:t xml:space="preserve"> was used to describe Ra adsorption to goethite and ferrihydrite; constrained fitting of </w:t>
      </w:r>
      <w:r w:rsidR="004B4E03">
        <w:t>radium sorption reaction constants and total number of surface sites</w:t>
      </w:r>
      <w:commentRangeStart w:id="19"/>
      <w:r w:rsidR="00CB077A">
        <w:t xml:space="preserve"> </w:t>
      </w:r>
      <w:commentRangeEnd w:id="19"/>
      <w:r w:rsidR="009261AC">
        <w:rPr>
          <w:rStyle w:val="CommentReference"/>
        </w:rPr>
        <w:commentReference w:id="19"/>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which can be found in table 2</w:t>
      </w:r>
      <w:r w:rsidR="00C07D4E">
        <w:t xml:space="preserve">, show that </w:t>
      </w:r>
      <w:r w:rsidR="004B4E03">
        <w:t>surface complex reaction constants are higher for ferrihydrite as compared to goethite, which is mirrored in the larger extent of sorption</w:t>
      </w:r>
      <w:r w:rsidR="004533F5">
        <w:t xml:space="preserve"> as normalized by surface area</w:t>
      </w:r>
      <w:bookmarkStart w:id="20" w:name="_GoBack"/>
      <w:bookmarkEnd w:id="20"/>
      <w:r w:rsidR="00C07D4E">
        <w:t xml:space="preserve">.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C2B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626F00" w:rsidRPr="00626F00">
        <w:rPr>
          <w:noProof/>
        </w:rPr>
        <w:t>(Dzombak &amp; Morel, 1990)</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as observed, since such low levels of radium were used</w:t>
      </w:r>
      <w:r w:rsidR="00346B02">
        <w:t xml:space="preserve">. </w:t>
      </w:r>
      <w:r w:rsidR="00F02AD5">
        <w:t xml:space="preserve">Sajih (2014) and Sverjensky (2006) also fitted their experimental data using a simpler two site model, and obtained a complexation constant that was roughly 1-2 log units larger than found here. </w:t>
      </w:r>
      <w:r w:rsidR="00346B02">
        <w:t>Other recent work examining radium sorption to ferrihydrite used a</w:t>
      </w:r>
      <w:r w:rsidR="005269AC">
        <w:t xml:space="preserve"> single site</w:t>
      </w:r>
      <w:r w:rsidR="00A94F9E">
        <w:t xml:space="preserve"> </w:t>
      </w:r>
      <w:r w:rsidR="00A94F9E">
        <w:lastRenderedPageBreak/>
        <w:t>model</w:t>
      </w:r>
      <w:r w:rsidR="005269AC">
        <w:t>, with two</w:t>
      </w:r>
      <w:r w:rsidR="00346B02">
        <w:t xml:space="preserve"> tetradentate reaction</w:t>
      </w:r>
      <w:r w:rsidR="005269AC">
        <w:t>s</w:t>
      </w:r>
      <w:r w:rsidR="00346B02">
        <w:t xml:space="preserve"> to fit experimental data </w:t>
      </w:r>
      <w:r w:rsidR="00346B02">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803333" w:rsidRPr="00803333">
        <w:rPr>
          <w:noProof/>
        </w:rPr>
        <w:t>(Sajih et al., 2014;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ferrihydrite data were not </w:t>
      </w:r>
      <w:commentRangeStart w:id="21"/>
      <w:r w:rsidR="00E37D03">
        <w:t>noticeably better</w:t>
      </w:r>
      <w:commentRangeEnd w:id="21"/>
      <w:r w:rsidR="009261AC">
        <w:rPr>
          <w:rStyle w:val="CommentReference"/>
        </w:rPr>
        <w:commentReference w:id="21"/>
      </w:r>
      <w:r w:rsidR="00E37D03">
        <w:t xml:space="preserve">, but the fits to the goethite data were </w:t>
      </w:r>
      <w:commentRangeStart w:id="22"/>
      <w:r w:rsidR="00E37D03">
        <w:t>improved</w:t>
      </w:r>
      <w:commentRangeEnd w:id="22"/>
      <w:r w:rsidR="009261AC">
        <w:rPr>
          <w:rStyle w:val="CommentReference"/>
        </w:rPr>
        <w:commentReference w:id="22"/>
      </w:r>
      <w:r w:rsidR="00E37D03">
        <w:t xml:space="preserve"> using the tetradentate model.</w:t>
      </w:r>
      <w:r w:rsidR="00D54B1B">
        <w:t xml:space="preserve"> Moreover,</w:t>
      </w:r>
      <w:r w:rsidR="00E748D5">
        <w:t xml:space="preserve"> the fitted constants</w:t>
      </w:r>
      <w:r w:rsidR="00D40B97">
        <w:t xml:space="preserve"> for ferrihydrite</w:t>
      </w:r>
      <w:r w:rsidR="00E748D5">
        <w:t xml:space="preserve"> were </w:t>
      </w:r>
      <w:commentRangeStart w:id="23"/>
      <w:r w:rsidR="00E748D5">
        <w:t xml:space="preserve">significantly </w:t>
      </w:r>
      <w:commentRangeEnd w:id="23"/>
      <w:r w:rsidR="009261AC">
        <w:rPr>
          <w:rStyle w:val="CommentReference"/>
        </w:rPr>
        <w:commentReference w:id="23"/>
      </w:r>
      <w:r w:rsidR="00E748D5">
        <w:t>different (nearly 20 log units smaller)</w:t>
      </w:r>
      <w:r w:rsidR="002C0846">
        <w:t xml:space="preserve"> while</w:t>
      </w:r>
      <w:r w:rsidR="00D40B97">
        <w:t xml:space="preserve">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of ferrihydrite may vary substantially according to the method used for synthesis, which may account for some of the variance</w:t>
      </w:r>
      <w:r w:rsidR="00ED6F41">
        <w:t xml:space="preserve"> </w:t>
      </w:r>
      <w:r w:rsidR="00ED6F41">
        <w:fldChar w:fldCharType="begin" w:fldLock="1"/>
      </w:r>
      <w:r w:rsidR="001C2BD6">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previouslyFormattedCitation" : "(Michel et al., 2007)" }, "properties" : { "noteIndex" : 0 }, "schema" : "https://github.com/citation-style-language/schema/raw/master/csl-citation.json" }</w:instrText>
      </w:r>
      <w:r w:rsidR="00ED6F41">
        <w:fldChar w:fldCharType="separate"/>
      </w:r>
      <w:r w:rsidR="00626F00" w:rsidRPr="00626F00">
        <w:rPr>
          <w:noProof/>
        </w:rPr>
        <w:t>(Michel et al., 2007)</w:t>
      </w:r>
      <w:r w:rsidR="00ED6F41">
        <w:fldChar w:fldCharType="end"/>
      </w:r>
      <w:r w:rsidR="00D54B1B">
        <w:t xml:space="preserve">. </w:t>
      </w:r>
      <w:r w:rsidR="00737310">
        <w:t>It is unclear though, why there would be similarities in the sorption Kd values, but such larger differences in log K</w:t>
      </w:r>
      <w:r w:rsidR="00E748D5">
        <w:t xml:space="preserve"> for surface complexation</w:t>
      </w:r>
      <w:r w:rsidR="00737310">
        <w:t>.</w:t>
      </w:r>
    </w:p>
    <w:p w14:paraId="7D42F0A3" w14:textId="22A86DAF" w:rsidR="00741E18" w:rsidRPr="002B0979" w:rsidRDefault="00FA2A3D" w:rsidP="003E477F">
      <w:pPr>
        <w:spacing w:line="360" w:lineRule="auto"/>
        <w:ind w:firstLine="720"/>
      </w:pPr>
      <w:r>
        <w:t xml:space="preserve">Concentrations of Ra used here are far below the analytical detection limits for techniques used to describe and constrain the bonding environment of Ra to solids. Hence, the SCM developed here for Ra adsorption is compared with similar studies that combine </w:t>
      </w:r>
      <w:r w:rsidR="005E0705">
        <w:t>SCM with spectroscopic techniques used to constrain surface reactions of other group 2 elements, which may react with solids in a similar way as Ra. X</w:t>
      </w:r>
      <w:r w:rsidR="002B0979">
        <w:t>-ray absorption spectroscopy</w:t>
      </w:r>
      <w:r w:rsidR="00592430">
        <w:t xml:space="preserve"> was used to examine</w:t>
      </w:r>
      <w:r w:rsidR="00EC072D">
        <w:t xml:space="preserve"> </w:t>
      </w:r>
      <w:r w:rsidR="002B0979">
        <w:t>strontium behavior in contact with the surface of an iron oxide</w:t>
      </w:r>
      <w:r w:rsidR="00592430">
        <w:t>, and illustrated</w:t>
      </w:r>
      <w:r w:rsidR="002B0979">
        <w:t xml:space="preserve"> that </w:t>
      </w:r>
      <w:r w:rsidR="00997DC0">
        <w:t xml:space="preserve">strontium forms </w:t>
      </w:r>
      <w:commentRangeStart w:id="24"/>
      <w:r w:rsidR="00997DC0">
        <w:t xml:space="preserve">weaker bound </w:t>
      </w:r>
      <w:r w:rsidR="002B0979">
        <w:t>outer sphere complex</w:t>
      </w:r>
      <w:r w:rsidR="00997DC0">
        <w:t>es</w:t>
      </w:r>
      <w:commentRangeEnd w:id="24"/>
      <w:r>
        <w:rPr>
          <w:rStyle w:val="CommentReference"/>
        </w:rPr>
        <w:commentReference w:id="24"/>
      </w:r>
      <w:r w:rsidR="002B0979">
        <w:t xml:space="preserve"> with the surface of iron oxides </w:t>
      </w:r>
      <w:r w:rsidR="002B0979">
        <w:fldChar w:fldCharType="begin" w:fldLock="1"/>
      </w:r>
      <w:r w:rsidR="001C2BD6">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626F00" w:rsidRPr="00626F00">
        <w:rPr>
          <w:noProof/>
        </w:rPr>
        <w:t>(Axe, Bunker, Anderson, &amp; Tyson, 1998; Sahai, Carroll, Roberts, &amp; O’Day, 2000)</w:t>
      </w:r>
      <w:r w:rsidR="002B0979">
        <w:fldChar w:fldCharType="end"/>
      </w:r>
      <w:r w:rsidR="002B0979">
        <w:t>.</w:t>
      </w:r>
      <w:r w:rsidR="00997DC0">
        <w:t xml:space="preserve"> </w:t>
      </w:r>
      <w:r w:rsidR="00592430">
        <w:t>(in separate study?- )</w:t>
      </w:r>
      <w:r w:rsidR="00997DC0">
        <w:t>Modeling results of strontium behav</w:t>
      </w:r>
      <w:r w:rsidR="00CC1E62">
        <w:t>ior with go</w:t>
      </w:r>
      <w:r w:rsidR="00CD3234">
        <w:t>e</w:t>
      </w:r>
      <w:r w:rsidR="00CC1E62">
        <w:t xml:space="preserve">thite reinforce these spectroscopic results </w:t>
      </w:r>
      <w:r w:rsidR="00CC1E62">
        <w:fldChar w:fldCharType="begin" w:fldLock="1"/>
      </w:r>
      <w:r w:rsidR="001C2BD6">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626F00" w:rsidRPr="00626F00">
        <w:rPr>
          <w:noProof/>
        </w:rPr>
        <w:t>(Rahnemaie, Hiemstra, &amp; van Riemsdijk, 2006)</w:t>
      </w:r>
      <w:r w:rsidR="00CC1E62">
        <w:fldChar w:fldCharType="end"/>
      </w:r>
      <w:r w:rsidR="00CC1E62">
        <w:t xml:space="preserve">, </w:t>
      </w:r>
      <w:commentRangeStart w:id="25"/>
      <w:r w:rsidR="00CC1E62">
        <w:t xml:space="preserve">suggesting that barium and radium would then also form outer sphere complexes. </w:t>
      </w:r>
      <w:commentRangeEnd w:id="25"/>
      <w:r>
        <w:rPr>
          <w:rStyle w:val="CommentReference"/>
        </w:rPr>
        <w:commentReference w:id="25"/>
      </w:r>
      <w:r w:rsidR="00EC072D">
        <w:t xml:space="preserve">Other </w:t>
      </w:r>
      <w:r w:rsidR="00CC1E62">
        <w:t>modeling efforts us</w:t>
      </w:r>
      <w:r w:rsidR="00EC072D">
        <w:t>ed</w:t>
      </w:r>
      <w:r w:rsidR="00CC1E62">
        <w:t xml:space="preserve"> </w:t>
      </w:r>
      <w:commentRangeStart w:id="26"/>
      <w:r w:rsidR="00CC1E62">
        <w:t>a tetradentate model</w:t>
      </w:r>
      <w:commentRangeEnd w:id="26"/>
      <w:r w:rsidR="005E0705">
        <w:rPr>
          <w:rStyle w:val="CommentReference"/>
        </w:rPr>
        <w:commentReference w:id="26"/>
      </w:r>
      <w:r w:rsidR="00CC1E62">
        <w:t xml:space="preserve">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1C2BD6">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626F00" w:rsidRPr="00626F00">
        <w:rPr>
          <w:noProof/>
        </w:rPr>
        <w:t>(Fenter et al., 2000; Sverjensky, 2006)</w:t>
      </w:r>
      <w:r w:rsidR="00CC1E62">
        <w:fldChar w:fldCharType="end"/>
      </w:r>
      <w:r w:rsidR="0032024C">
        <w:t>.</w:t>
      </w:r>
      <w:r w:rsidR="00C63F58">
        <w:t xml:space="preserve"> </w:t>
      </w:r>
      <w:commentRangeStart w:id="27"/>
      <w:r w:rsidR="00C63F58">
        <w:t>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2B0A74">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803333" w:rsidRPr="00803333">
        <w:rPr>
          <w:noProof/>
        </w:rPr>
        <w:t>(Carroll, Roberts, Criscenti, &amp; O’Day, 2008; Sajih et al., 2014)</w:t>
      </w:r>
      <w:r w:rsidR="00CC1E62">
        <w:fldChar w:fldCharType="end"/>
      </w:r>
      <w:r w:rsidR="00CD3D7F">
        <w:t xml:space="preserve">, nor with the experimental </w:t>
      </w:r>
      <w:commentRangeStart w:id="28"/>
      <w:r w:rsidR="00CD3D7F">
        <w:t>data fit here</w:t>
      </w:r>
      <w:commentRangeEnd w:id="28"/>
      <w:r w:rsidR="00B338DA">
        <w:rPr>
          <w:rStyle w:val="CommentReference"/>
        </w:rPr>
        <w:commentReference w:id="28"/>
      </w:r>
      <w:r w:rsidR="0059019C">
        <w:t xml:space="preserve"> (Table 3)</w:t>
      </w:r>
      <w:commentRangeEnd w:id="27"/>
      <w:r w:rsidR="005E0705">
        <w:rPr>
          <w:rStyle w:val="CommentReference"/>
        </w:rPr>
        <w:commentReference w:id="27"/>
      </w:r>
      <w:r w:rsidR="00CC1E62">
        <w:t>.</w:t>
      </w:r>
      <w:r w:rsidR="00DF5ACA">
        <w:t xml:space="preserve"> </w:t>
      </w:r>
      <w:commentRangeStart w:id="29"/>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commentRangeStart w:id="30"/>
      <w:r w:rsidR="002B2259">
        <w:t>specific radium behavior</w:t>
      </w:r>
      <w:commentRangeEnd w:id="30"/>
      <w:r w:rsidR="005E0705">
        <w:rPr>
          <w:rStyle w:val="CommentReference"/>
        </w:rPr>
        <w:commentReference w:id="30"/>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commentRangeEnd w:id="29"/>
      <w:r w:rsidR="005E0705">
        <w:rPr>
          <w:rStyle w:val="CommentReference"/>
        </w:rPr>
        <w:commentReference w:id="29"/>
      </w:r>
    </w:p>
    <w:p w14:paraId="4DDC3865" w14:textId="0ED1C705" w:rsidR="004D265C" w:rsidRDefault="00B261B9" w:rsidP="00B53860">
      <w:pPr>
        <w:spacing w:line="360" w:lineRule="auto"/>
        <w:ind w:firstLine="720"/>
      </w:pPr>
      <w:r>
        <w:t xml:space="preserve">Surface complexation modeling of radium </w:t>
      </w:r>
      <w:r w:rsidRPr="003E477F">
        <w:rPr>
          <w:strike/>
        </w:rPr>
        <w:t>behavior</w:t>
      </w:r>
      <w:r w:rsidR="005E0705">
        <w:t>adsorption</w:t>
      </w:r>
      <w:r>
        <w:t xml:space="preserve"> </w:t>
      </w:r>
      <w:r w:rsidR="005E0705">
        <w:t xml:space="preserve">to </w:t>
      </w:r>
      <w:r>
        <w:t>sodium montm</w:t>
      </w:r>
      <w:r w:rsidR="00576FCF">
        <w:t xml:space="preserve">orillonite was fit using </w:t>
      </w:r>
      <w:r w:rsidR="00B338DA">
        <w:t>two sites</w:t>
      </w:r>
      <w:r w:rsidR="005E0705">
        <w:t>. O</w:t>
      </w:r>
      <w:r w:rsidR="00B338DA">
        <w:t xml:space="preserve">ne </w:t>
      </w:r>
      <w:r w:rsidR="00881F32">
        <w:t>monodentate reaction</w:t>
      </w:r>
      <w:r w:rsidR="005E0705">
        <w:t xml:space="preserve"> was used to describe adsorption to xxx, </w:t>
      </w:r>
      <w:r w:rsidR="00B338DA">
        <w:t xml:space="preserve"> </w:t>
      </w:r>
      <w:r w:rsidR="005E0705">
        <w:t>and an</w:t>
      </w:r>
      <w:r w:rsidR="00075375">
        <w:t xml:space="preserve"> exchange reaction </w:t>
      </w:r>
      <w:r w:rsidR="005E0705">
        <w:t xml:space="preserve">was used to describe adsorption to </w:t>
      </w:r>
      <w:r w:rsidR="00075375">
        <w:t>inner layer</w:t>
      </w:r>
      <w:r w:rsidR="005E0705">
        <w:t xml:space="preserve"> sites</w:t>
      </w:r>
      <w:r w:rsidR="00576FCF">
        <w:t xml:space="preserve">, </w:t>
      </w:r>
      <w:r w:rsidR="005E0705">
        <w:t>(</w:t>
      </w:r>
      <w:r w:rsidR="00651E46">
        <w:t xml:space="preserve"> figure 6</w:t>
      </w:r>
      <w:r w:rsidR="005E0705">
        <w:t>)</w:t>
      </w:r>
      <w:r w:rsidR="006B3EA5">
        <w:t xml:space="preserve">, </w:t>
      </w:r>
      <w:r w:rsidR="005E0705">
        <w:t>)</w:t>
      </w:r>
      <w:r>
        <w:t xml:space="preserve">. </w:t>
      </w:r>
      <w:r w:rsidR="00EA6A04">
        <w:t>Fitting the data required</w:t>
      </w:r>
      <w:r>
        <w:t xml:space="preserve"> an </w:t>
      </w:r>
      <w:r>
        <w:lastRenderedPageBreak/>
        <w:t>exchange reaction where radium displaced sodium</w:t>
      </w:r>
      <w:r w:rsidR="00AF2CAB">
        <w:t xml:space="preserve"> in the inner layer of the clay</w:t>
      </w:r>
      <w:r w:rsidR="005E0705">
        <w:t xml:space="preserve"> (table 2</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1C2B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626F00" w:rsidRPr="00626F00">
        <w:rPr>
          <w:noProof/>
        </w:rPr>
        <w:t>(Michael H. Bradbury &amp; Baeyens, 2005; Kraepiel et al., 1999)</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31"/>
      <w:r w:rsidR="00624C90">
        <w:t>complexes</w:t>
      </w:r>
      <w:commentRangeEnd w:id="31"/>
      <w:r w:rsidR="00583695">
        <w:rPr>
          <w:rStyle w:val="CommentReference"/>
        </w:rPr>
        <w:commentReference w:id="31"/>
      </w:r>
      <w:r w:rsidR="00624C90">
        <w:t xml:space="preserve"> </w:t>
      </w:r>
      <w:r w:rsidR="00624C90">
        <w:fldChar w:fldCharType="begin" w:fldLock="1"/>
      </w:r>
      <w:r w:rsidR="001C2BD6">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6F00" w:rsidRPr="00626F00">
        <w:rPr>
          <w:noProof/>
        </w:rPr>
        <w:t>(P. C. Zhang et al., 2001)</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626F00" w:rsidRPr="00626F00">
        <w:rPr>
          <w:noProof/>
        </w:rPr>
        <w:t>(M. H. Bradbury &amp; Baeyens, 2002)</w:t>
      </w:r>
      <w:r w:rsidR="009E1276">
        <w:fldChar w:fldCharType="end"/>
      </w:r>
      <w:r w:rsidR="009E1276">
        <w:t>.</w:t>
      </w:r>
      <w:r w:rsidR="00244302">
        <w:t xml:space="preserve"> </w:t>
      </w:r>
      <w:commentRangeStart w:id="32"/>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commentRangeEnd w:id="32"/>
      <w:r w:rsidR="00204B86">
        <w:rPr>
          <w:rStyle w:val="CommentReference"/>
        </w:rPr>
        <w:commentReference w:id="32"/>
      </w:r>
      <w:r w:rsidR="00D03E35">
        <w:t xml:space="preserve">. The </w:t>
      </w:r>
      <w:r w:rsidR="001426B8">
        <w:t>number of fitted sites</w:t>
      </w:r>
      <w:r w:rsidR="00D03E35">
        <w:t xml:space="preserve">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as well the two</w:t>
      </w:r>
      <w:r w:rsidR="00451F62">
        <w:t xml:space="preserve"> site model</w:t>
      </w:r>
      <w:r w:rsidR="00B338DA">
        <w:t>, n</w:t>
      </w:r>
      <w:r w:rsidR="008663DE">
        <w:t>or did it match previous SCM formul</w:t>
      </w:r>
      <w:r w:rsidR="003A0085">
        <w:t>a</w:t>
      </w:r>
      <w:r w:rsidR="008663DE">
        <w:t>tions</w:t>
      </w:r>
      <w:r w:rsidR="00B338DA">
        <w:t xml:space="preserve"> for montmorillonites</w:t>
      </w:r>
      <w:r w:rsidR="00451F62">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2F4B915B" w:rsidR="003703BC" w:rsidRDefault="00204B86" w:rsidP="00B53860">
      <w:pPr>
        <w:spacing w:line="360" w:lineRule="auto"/>
        <w:ind w:firstLine="720"/>
      </w:pPr>
      <w:r>
        <w:t>Although</w:t>
      </w:r>
      <w:r w:rsidR="00624C90">
        <w:t xml:space="preserve"> </w:t>
      </w:r>
      <w:r>
        <w:t>SCM has not been extensively used</w:t>
      </w:r>
      <w:r w:rsidR="00624C90">
        <w:t xml:space="preserve"> to examine group II cation </w:t>
      </w:r>
      <w:r w:rsidR="00624C90" w:rsidRPr="003E477F">
        <w:rPr>
          <w:strike/>
        </w:rPr>
        <w:t>behavior</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rsidR="00624C90">
        <w:fldChar w:fldCharType="separate"/>
      </w:r>
      <w:r w:rsidR="00626F00" w:rsidRPr="00626F00">
        <w:rPr>
          <w:noProof/>
        </w:rPr>
        <w:t>(M. H. Bradbury &amp; Baeyens, 2002; Michael H. Bradbury &amp; Baeyens, 2005; Mike H. Bradbury et al., 2005)</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t xml:space="preserve"> cations </w:t>
      </w:r>
      <w:r w:rsidR="009B4C95">
        <w:t xml:space="preserve"> </w:t>
      </w:r>
      <w:r>
        <w:t>show</w:t>
      </w:r>
      <w:r w:rsidR="009B4C95">
        <w:t xml:space="preserve">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626F00" w:rsidRPr="00626F00">
        <w:rPr>
          <w:noProof/>
        </w:rPr>
        <w:t>(Beck &amp; Cochran, 2013; Fesenko et al., 2014)</w:t>
      </w:r>
      <w:r w:rsidR="00853600">
        <w:fldChar w:fldCharType="end"/>
      </w:r>
      <w:r w:rsidR="00DC7B2B">
        <w:t>.</w:t>
      </w:r>
      <w:r w:rsidR="00624C90">
        <w:t xml:space="preserve"> Comparisons of typical surface site reactions</w:t>
      </w:r>
      <w:r w:rsidR="00F669FA">
        <w:t xml:space="preserve">, in contrast, </w:t>
      </w:r>
      <w:r w:rsidR="00F669FA">
        <w:rPr>
          <w:rStyle w:val="CommentReference"/>
        </w:rPr>
        <w:t xml:space="preserve"> illustrate that</w:t>
      </w:r>
      <w:r w:rsidR="00162120">
        <w:t xml:space="preserve"> the</w:t>
      </w:r>
      <w:r w:rsidR="00624C90">
        <w:t xml:space="preserve"> </w:t>
      </w:r>
      <w:r w:rsidR="00D54B1B">
        <w:t xml:space="preserve">extent of </w:t>
      </w:r>
      <w:r w:rsidR="00624C90">
        <w:t xml:space="preserve">radium </w:t>
      </w:r>
      <w:r w:rsidR="00D54B1B">
        <w:t xml:space="preserve">adsorption </w:t>
      </w:r>
      <w:r w:rsidR="004756A9">
        <w:t>in our study</w:t>
      </w:r>
      <w:r w:rsidR="00162120">
        <w:t xml:space="preserve"> is</w:t>
      </w:r>
      <w:r w:rsidR="00624C90">
        <w:t xml:space="preserve"> significantly </w:t>
      </w:r>
      <w:r w:rsidR="00D54B1B">
        <w:t xml:space="preserve">more </w:t>
      </w:r>
      <w:commentRangeStart w:id="33"/>
      <w:commentRangeStart w:id="34"/>
      <w:r w:rsidR="00D54B1B">
        <w:t>extensive</w:t>
      </w:r>
      <w:commentRangeEnd w:id="33"/>
      <w:r w:rsidR="00D54B1B">
        <w:rPr>
          <w:rStyle w:val="CommentReference"/>
        </w:rPr>
        <w:commentReference w:id="33"/>
      </w:r>
      <w:commentRangeEnd w:id="34"/>
      <w:r w:rsidR="007638D7">
        <w:rPr>
          <w:rStyle w:val="CommentReference"/>
        </w:rPr>
        <w:commentReference w:id="34"/>
      </w:r>
      <w:r w:rsidR="00D54B1B">
        <w:t xml:space="preserve"> </w:t>
      </w:r>
      <w:r w:rsidR="00624C90">
        <w:t xml:space="preserve">than that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commentRangeStart w:id="35"/>
      <w:r w:rsidR="00162120">
        <w:t>strong</w:t>
      </w:r>
      <w:commentRangeEnd w:id="35"/>
      <w:r w:rsidR="00F669FA">
        <w:rPr>
          <w:rStyle w:val="CommentReference"/>
        </w:rPr>
        <w:commentReference w:id="35"/>
      </w:r>
      <w:r w:rsidR="00162120">
        <w:t xml:space="preserve"> as that of tin </w:t>
      </w:r>
      <w:r w:rsidR="00162120">
        <w:fldChar w:fldCharType="begin" w:fldLock="1"/>
      </w:r>
      <w:r w:rsidR="001C2BD6">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626F00" w:rsidRPr="00626F00">
        <w:rPr>
          <w:noProof/>
        </w:rPr>
        <w:t>(Michael H. Bradbury &amp; Baeyens, 2005; Gorgeon, 1994; Zachara, Smith, McKinley, &amp; Resch, 1993)</w:t>
      </w:r>
      <w:r w:rsidR="00162120">
        <w:fldChar w:fldCharType="end"/>
      </w:r>
      <w:r w:rsidR="00162120">
        <w:t xml:space="preserve">. </w:t>
      </w:r>
      <w:commentRangeStart w:id="36"/>
      <w:r w:rsidR="00154DE2">
        <w:t xml:space="preserve">This suggests that interactions between multiple metals with a clay surface will be intricate, resulting in </w:t>
      </w:r>
      <w:r w:rsidR="001426B8">
        <w:t xml:space="preserve">differential </w:t>
      </w:r>
      <w:r w:rsidR="00154DE2">
        <w:t>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commentRangeEnd w:id="36"/>
      <w:r w:rsidR="00F669FA">
        <w:rPr>
          <w:rStyle w:val="CommentReference"/>
        </w:rPr>
        <w:commentReference w:id="36"/>
      </w:r>
    </w:p>
    <w:p w14:paraId="56AD0508" w14:textId="1AEF39D7" w:rsidR="00A57FB6" w:rsidRDefault="00DC4D83" w:rsidP="009C4B10">
      <w:pPr>
        <w:spacing w:line="360" w:lineRule="auto"/>
      </w:pPr>
      <w:r>
        <w:lastRenderedPageBreak/>
        <w:tab/>
        <w:t xml:space="preserve">Lastly, </w:t>
      </w:r>
      <w:r w:rsidR="00F669FA">
        <w:t xml:space="preserve">SCM of Ra adsorption to pyrite was performed using a similar method as to iron (hdyr)oxides, </w:t>
      </w:r>
      <w:r w:rsidR="00757989">
        <w:t>using surficial S as</w:t>
      </w:r>
      <w:r w:rsidR="00F669FA">
        <w:t xml:space="preserve"> the adsorption site (reference?xxx) (table 2). </w:t>
      </w:r>
      <w:r w:rsidR="007D7DCD">
        <w:t>Model fits capture the observed data points</w:t>
      </w:r>
      <w:r w:rsidR="00E17906">
        <w:t xml:space="preserve"> , though </w:t>
      </w:r>
      <w:r w:rsidR="007D7DCD">
        <w:t>not as well</w:t>
      </w:r>
      <w:r w:rsidR="00E17906">
        <w:t xml:space="preserve"> as for </w:t>
      </w:r>
      <w:r w:rsidR="007D7DCD">
        <w:t xml:space="preserve">Ra adsorption to </w:t>
      </w:r>
      <w:r w:rsidR="00E17906">
        <w:t xml:space="preserve">montmorillonite or iron oxides, which indicates that a simple complexation model may not be sufficient to describe the observed behavior. </w:t>
      </w:r>
      <w:commentRangeStart w:id="37"/>
      <w:r w:rsidR="00E17906">
        <w:t xml:space="preserve">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 This is reinforced by the observation of limited radium sorption over all pH ranges</w:t>
      </w:r>
      <w:commentRangeEnd w:id="37"/>
      <w:r w:rsidR="00F669FA">
        <w:rPr>
          <w:rStyle w:val="CommentReference"/>
        </w:rPr>
        <w:commentReference w:id="37"/>
      </w:r>
      <w:r w:rsidR="00E17906">
        <w:t>.</w:t>
      </w:r>
      <w:r w:rsidR="007D7DCD">
        <w:t xml:space="preserve"> Similar to our results, a previous study found no ad</w:t>
      </w:r>
      <w:r w:rsidR="000850CC">
        <w:t xml:space="preserve">sorption of strontium to </w:t>
      </w:r>
      <w:r w:rsidR="007D7DCD">
        <w:t>non-oxidized</w:t>
      </w:r>
      <w:r w:rsidR="000850CC">
        <w:t xml:space="preserve"> </w:t>
      </w:r>
      <w:r w:rsidR="007D7DCD">
        <w:t>pyrite</w:t>
      </w:r>
      <w:r w:rsidR="003A3B64">
        <w:t xml:space="preserve"> </w:t>
      </w:r>
      <w:r w:rsidR="003A3B64">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626F00" w:rsidRPr="00626F00">
        <w:rPr>
          <w:noProof/>
        </w:rPr>
        <w:t>(Naveau et al., 2006)</w:t>
      </w:r>
      <w:r w:rsidR="003A3B64">
        <w:fldChar w:fldCharType="end"/>
      </w:r>
      <w:r w:rsidR="007D7DCD">
        <w:t xml:space="preserve">, and another study </w:t>
      </w:r>
      <w:commentRangeStart w:id="38"/>
      <w:r w:rsidR="003A3B64">
        <w:t xml:space="preserve">of pyrite </w:t>
      </w:r>
      <w:r w:rsidR="003A3B64" w:rsidRPr="003E477F">
        <w:rPr>
          <w:strike/>
        </w:rPr>
        <w:t xml:space="preserve">behavior </w:t>
      </w:r>
      <w:r w:rsidR="003A3B64">
        <w:t>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1C2BD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626F00" w:rsidRPr="00626F00">
        <w:rPr>
          <w:noProof/>
        </w:rPr>
        <w:t>(Kornicker &amp; Morse, 1991)</w:t>
      </w:r>
      <w:r w:rsidR="003A3B64">
        <w:fldChar w:fldCharType="end"/>
      </w:r>
      <w:r w:rsidR="003A3B64">
        <w:t xml:space="preserve">. This </w:t>
      </w:r>
      <w:r w:rsidR="00FC24B7">
        <w:t>differs from</w:t>
      </w:r>
      <w:r w:rsidR="003A3B64">
        <w:t xml:space="preserve"> </w:t>
      </w:r>
      <w:r w:rsidR="003A3B64" w:rsidRPr="003E477F">
        <w:rPr>
          <w:strike/>
        </w:rPr>
        <w:t>suggested behavior</w:t>
      </w:r>
      <w:r w:rsidR="003A3B64">
        <w:t xml:space="preserve"> </w:t>
      </w:r>
      <w:r w:rsidR="007D7DCD">
        <w:t xml:space="preserve">results </w:t>
      </w:r>
      <w:r w:rsidR="003A3B64">
        <w:t xml:space="preserve">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w:t>
      </w:r>
      <w:commentRangeEnd w:id="38"/>
      <w:r w:rsidR="007D7DCD">
        <w:rPr>
          <w:rStyle w:val="CommentReference"/>
        </w:rPr>
        <w:commentReference w:id="38"/>
      </w:r>
    </w:p>
    <w:p w14:paraId="3B1A432A" w14:textId="0C1F48D6" w:rsidR="00E17906" w:rsidRDefault="002D7609" w:rsidP="009C4B10">
      <w:pPr>
        <w:spacing w:line="360" w:lineRule="auto"/>
      </w:pPr>
      <w:commentRangeStart w:id="39"/>
      <w:r w:rsidRPr="003E477F">
        <w:rPr>
          <w:highlight w:val="yellow"/>
        </w:rPr>
        <w:t xml:space="preserve">nraveling </w:t>
      </w:r>
      <w:r w:rsidR="007D7DCD" w:rsidRPr="003E477F">
        <w:rPr>
          <w:highlight w:val="yellow"/>
        </w:rPr>
        <w:t>adsorption processes occurring on the surfaces of pyrite</w:t>
      </w:r>
      <w:r w:rsidRPr="003E477F">
        <w:rPr>
          <w:highlight w:val="yellow"/>
        </w:rPr>
        <w:t xml:space="preserve"> requires observation and measurement of surface behavior through techniques such as x-ray spectroscopy and </w:t>
      </w:r>
      <w:r w:rsidRPr="003E477F">
        <w:rPr>
          <w:i/>
          <w:highlight w:val="yellow"/>
        </w:rPr>
        <w:t>ab initio</w:t>
      </w:r>
      <w:r w:rsidRPr="003E477F">
        <w:rPr>
          <w:highlight w:val="yellow"/>
        </w:rPr>
        <w:t xml:space="preserve"> modeling.</w:t>
      </w:r>
      <w:r w:rsidR="00D24816" w:rsidRPr="003E477F">
        <w:rPr>
          <w:highlight w:val="yellow"/>
        </w:rPr>
        <w:t xml:space="preserve"> Indeed, </w:t>
      </w:r>
      <w:r w:rsidRPr="003E477F">
        <w:rPr>
          <w:highlight w:val="yellow"/>
        </w:rPr>
        <w:t>signs of these intricate surface behaviors appear</w:t>
      </w:r>
      <w:r w:rsidR="00D24816" w:rsidRPr="003E477F">
        <w:rPr>
          <w:highlight w:val="yellow"/>
        </w:rPr>
        <w:t xml:space="preserve"> when studying redox-active metals such as selenium and uranium</w:t>
      </w:r>
      <w:r w:rsidR="00AE5ED1" w:rsidRPr="003E477F">
        <w:rPr>
          <w:highlight w:val="yellow"/>
        </w:rPr>
        <w:t>, which oxidize the pyrite surface</w:t>
      </w:r>
      <w:r w:rsidRPr="003E477F">
        <w:rPr>
          <w:highlight w:val="yellow"/>
        </w:rPr>
        <w:t>, dramatically changing the surface properties</w:t>
      </w:r>
      <w:r w:rsidR="00D24816" w:rsidRPr="003E477F">
        <w:rPr>
          <w:highlight w:val="yellow"/>
        </w:rPr>
        <w:t xml:space="preserve"> </w:t>
      </w:r>
      <w:r w:rsidR="00D24816" w:rsidRPr="003E477F">
        <w:rPr>
          <w:highlight w:val="yellow"/>
        </w:rPr>
        <w:fldChar w:fldCharType="begin" w:fldLock="1"/>
      </w:r>
      <w:r w:rsidR="001C2BD6">
        <w:rPr>
          <w:highlight w:val="yellow"/>
        </w:rPr>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rsidRPr="003E477F">
        <w:rPr>
          <w:highlight w:val="yellow"/>
        </w:rPr>
        <w:fldChar w:fldCharType="separate"/>
      </w:r>
      <w:r w:rsidR="00626F00" w:rsidRPr="00626F00">
        <w:rPr>
          <w:noProof/>
          <w:highlight w:val="yellow"/>
        </w:rPr>
        <w:t>(Naveau, Monteil-Rivera, Guillon, &amp; Dumonceau, 2007; Wersin et al., 1994)</w:t>
      </w:r>
      <w:r w:rsidR="00D24816" w:rsidRPr="003E477F">
        <w:rPr>
          <w:highlight w:val="yellow"/>
        </w:rPr>
        <w:fldChar w:fldCharType="end"/>
      </w:r>
      <w:r w:rsidR="00D24816" w:rsidRPr="003E477F">
        <w:rPr>
          <w:highlight w:val="yellow"/>
        </w:rPr>
        <w:t xml:space="preserve">. </w:t>
      </w:r>
      <w:commentRangeStart w:id="40"/>
      <w:r w:rsidR="009B0431" w:rsidRPr="003E477F">
        <w:rPr>
          <w:highlight w:val="yellow"/>
        </w:rPr>
        <w:t>Further characterization of the pyrite surface properties is necessary to better constrain radium behavior</w:t>
      </w:r>
      <w:r w:rsidR="00C73B01" w:rsidRPr="003E477F">
        <w:rPr>
          <w:highlight w:val="yellow"/>
        </w:rPr>
        <w:t xml:space="preserve"> at the pyrite surface</w:t>
      </w:r>
      <w:r w:rsidR="00AE5ED1" w:rsidRPr="003E477F">
        <w:rPr>
          <w:highlight w:val="yellow"/>
        </w:rPr>
        <w:t>.</w:t>
      </w:r>
      <w:commentRangeEnd w:id="40"/>
      <w:r w:rsidRPr="003E477F">
        <w:rPr>
          <w:rStyle w:val="CommentReference"/>
          <w:highlight w:val="yellow"/>
        </w:rPr>
        <w:commentReference w:id="40"/>
      </w:r>
      <w:commentRangeEnd w:id="39"/>
      <w:r w:rsidR="00A57FB6" w:rsidRPr="003E477F">
        <w:rPr>
          <w:rStyle w:val="CommentReference"/>
          <w:highlight w:val="yellow"/>
        </w:rPr>
        <w:commentReference w:id="39"/>
      </w:r>
    </w:p>
    <w:p w14:paraId="2B735AB6" w14:textId="13B74679" w:rsidR="00525F81" w:rsidRDefault="00525F81" w:rsidP="00B53860">
      <w:pPr>
        <w:spacing w:line="360" w:lineRule="auto"/>
      </w:pPr>
      <w:r>
        <w:t>SECTION 3.3: IMPLICATIONS FOR RADIUM AS TRACER</w:t>
      </w:r>
      <w:r>
        <w:tab/>
      </w:r>
    </w:p>
    <w:p w14:paraId="0F9B1A4B" w14:textId="0FF5E91C" w:rsidR="00B03733" w:rsidRDefault="00C702BC" w:rsidP="00D87B9E">
      <w:pPr>
        <w:spacing w:line="360" w:lineRule="auto"/>
        <w:ind w:firstLine="720"/>
      </w:pPr>
      <w:r>
        <w:t>The experimental results here confirm that iron oxides play a key role in retaining radium in natural environments</w:t>
      </w:r>
      <w:r w:rsidR="00A57FB6">
        <w:t xml:space="preserve">, but also illustrate that Ra bound most extensively to Na-montmorilliont, a 2:1 layer clay with a solute-accessible </w:t>
      </w:r>
      <w:commentRangeStart w:id="41"/>
      <w:r w:rsidR="00A57FB6">
        <w:t>interlayer</w:t>
      </w:r>
      <w:commentRangeEnd w:id="41"/>
      <w:r w:rsidR="00363B39">
        <w:rPr>
          <w:rStyle w:val="CommentReference"/>
        </w:rPr>
        <w:commentReference w:id="41"/>
      </w:r>
      <w:r w:rsidR="00A57FB6">
        <w:t xml:space="preserve">. </w:t>
      </w:r>
      <w:commentRangeStart w:id="42"/>
      <w:r w:rsidR="000F087B">
        <w:t>P</w:t>
      </w:r>
      <w:r>
        <w:t xml:space="preserve">yrite showed minimal sorption at best,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xml:space="preserve">. </w:t>
      </w:r>
      <w:commentRangeEnd w:id="42"/>
      <w:r w:rsidR="00A57FB6">
        <w:rPr>
          <w:rStyle w:val="CommentReference"/>
        </w:rPr>
        <w:commentReference w:id="42"/>
      </w:r>
      <w:r w:rsidR="00A57FB6">
        <w:t>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Beck &amp; Cochran, 2013; Fesenko et al., 2014; Tamamura et al., 2013)", "plainTextFormattedCitation" : "(Beck &amp; Cochran, 2013; Fesenko et al., 2014; Tamamura et al., 2013)", "previouslyFormattedCitation" : "(Beck &amp; Cochran, 2013; Fesenko et al., 2014; Tamamura et al., 2013)" }, "properties" : { "noteIndex" : 0 }, "schema" : "https://github.com/citation-style-language/schema/raw/master/csl-citation.json" }</w:instrText>
      </w:r>
      <w:r>
        <w:fldChar w:fldCharType="separate"/>
      </w:r>
      <w:r w:rsidR="00626F00" w:rsidRPr="00626F00">
        <w:rPr>
          <w:noProof/>
        </w:rPr>
        <w:t>(Beck &amp; Cochran, 2013; Fesenko et al., 2014; Tamamura et al., 2013)</w:t>
      </w:r>
      <w:r>
        <w:fldChar w:fldCharType="end"/>
      </w:r>
      <w:r>
        <w:t>.</w:t>
      </w:r>
      <w:r w:rsidR="00176158">
        <w:t xml:space="preserve"> </w:t>
      </w:r>
      <w:r w:rsidR="00326D2E">
        <w:t>Equilibrium</w:t>
      </w:r>
      <w:r w:rsidR="00176158">
        <w:t xml:space="preserve"> constants for Ra adsorption to goethite and ferrihydrite found here differed from previous studies using the same suite of SCM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w:t>
      </w:r>
      <w:r w:rsidR="00A24BA3">
        <w:lastRenderedPageBreak/>
        <w:t xml:space="preserve">applications, including making estimates of </w:t>
      </w:r>
      <w:r w:rsidR="006D1C55">
        <w:t>groundwater flux</w:t>
      </w:r>
      <w:r w:rsidR="00D511C8">
        <w:t>, particularly</w:t>
      </w:r>
      <w:r w:rsidR="006D1C55">
        <w:t xml:space="preserve"> </w:t>
      </w:r>
      <w:r w:rsidR="00D87B9E">
        <w:t>when total Ra activity (any isotop</w:t>
      </w:r>
      <w:r w:rsidR="000F087B">
        <w:t>e) is used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72605AEE" w14:textId="56F80EBA" w:rsidR="00140621" w:rsidRDefault="00B03733" w:rsidP="00B53860">
      <w:pPr>
        <w:spacing w:line="360" w:lineRule="auto"/>
        <w:ind w:firstLine="720"/>
      </w:pPr>
      <w:commentRangeStart w:id="43"/>
      <w:r>
        <w:t xml:space="preserve">Radium isotopes have 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1C2BD6">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626F00" w:rsidRPr="00626F00">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C2BD6">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626F00" w:rsidRPr="00626F00">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1C2BD6">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191E6F">
        <w:fldChar w:fldCharType="separate"/>
      </w:r>
      <w:r w:rsidR="00626F00" w:rsidRPr="00626F00">
        <w:rPr>
          <w:noProof/>
        </w:rPr>
        <w:t>(Hughes, Wilson, &amp; Moore, 2015)</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w:t>
      </w:r>
      <w:r w:rsidR="00DD453A" w:rsidRPr="003E477F">
        <w:rPr>
          <w:strike/>
        </w:rPr>
        <w:t xml:space="preserve"> behavior</w:t>
      </w:r>
      <w:r w:rsidR="00737E14">
        <w:t>.</w:t>
      </w:r>
      <w:r w:rsidR="001D4B59">
        <w:t xml:space="preserve"> Further study, particularly probing radium </w:t>
      </w:r>
      <w:r w:rsidR="001D4B59" w:rsidRPr="003E477F">
        <w:rPr>
          <w:strike/>
        </w:rPr>
        <w:t>behavior</w:t>
      </w:r>
      <w:r w:rsidR="001D4B59">
        <w:t xml:space="preserve">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commentRangeEnd w:id="43"/>
    <w:p w14:paraId="1FE1157F" w14:textId="46D365AC" w:rsidR="00C03C8C" w:rsidRDefault="00A24BA3" w:rsidP="00626F00">
      <w:pPr>
        <w:spacing w:line="360" w:lineRule="auto"/>
      </w:pPr>
      <w:r>
        <w:rPr>
          <w:rStyle w:val="CommentReference"/>
        </w:rPr>
        <w:commentReference w:id="43"/>
      </w:r>
    </w:p>
    <w:p w14:paraId="1CBA670B" w14:textId="714E0130" w:rsidR="00897D52" w:rsidRPr="00897D52" w:rsidRDefault="00F563F7" w:rsidP="00897D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97D52" w:rsidRPr="00897D52">
        <w:rPr>
          <w:rFonts w:ascii="Calibri" w:hAnsi="Calibri" w:cs="Calibri"/>
          <w:noProof/>
          <w:szCs w:val="24"/>
        </w:rPr>
        <w:t xml:space="preserve">Ames, L. L. (1983). Sorption of Trace Constituents from Aqueous Solutions onto Secondary Minerals. I. Uranium. </w:t>
      </w:r>
      <w:r w:rsidR="00897D52" w:rsidRPr="00897D52">
        <w:rPr>
          <w:rFonts w:ascii="Calibri" w:hAnsi="Calibri" w:cs="Calibri"/>
          <w:i/>
          <w:iCs/>
          <w:noProof/>
          <w:szCs w:val="24"/>
        </w:rPr>
        <w:t>Clays and Clay Minerals</w:t>
      </w:r>
      <w:r w:rsidR="00897D52" w:rsidRPr="00897D52">
        <w:rPr>
          <w:rFonts w:ascii="Calibri" w:hAnsi="Calibri" w:cs="Calibri"/>
          <w:noProof/>
          <w:szCs w:val="24"/>
        </w:rPr>
        <w:t xml:space="preserve">, </w:t>
      </w:r>
      <w:r w:rsidR="00897D52" w:rsidRPr="00897D52">
        <w:rPr>
          <w:rFonts w:ascii="Calibri" w:hAnsi="Calibri" w:cs="Calibri"/>
          <w:i/>
          <w:iCs/>
          <w:noProof/>
          <w:szCs w:val="24"/>
        </w:rPr>
        <w:t>31</w:t>
      </w:r>
      <w:r w:rsidR="00897D52" w:rsidRPr="00897D52">
        <w:rPr>
          <w:rFonts w:ascii="Calibri" w:hAnsi="Calibri" w:cs="Calibri"/>
          <w:noProof/>
          <w:szCs w:val="24"/>
        </w:rPr>
        <w:t>(5), 321–334. http://doi.org/10.1346/CCMN.1983.0310501</w:t>
      </w:r>
    </w:p>
    <w:p w14:paraId="360FC6CC"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Ames, L., McGarrah, J., &amp; Walker, B. (1983). Sorption of trace constituents from aqueous solutions onto secondary minerals. II. Radium. </w:t>
      </w:r>
      <w:r w:rsidRPr="00897D52">
        <w:rPr>
          <w:rFonts w:ascii="Calibri" w:hAnsi="Calibri" w:cs="Calibri"/>
          <w:i/>
          <w:iCs/>
          <w:noProof/>
          <w:szCs w:val="24"/>
        </w:rPr>
        <w:t>Clays and Clay Minerals</w:t>
      </w:r>
      <w:r w:rsidRPr="00897D52">
        <w:rPr>
          <w:rFonts w:ascii="Calibri" w:hAnsi="Calibri" w:cs="Calibri"/>
          <w:noProof/>
          <w:szCs w:val="24"/>
        </w:rPr>
        <w:t xml:space="preserve">, </w:t>
      </w:r>
      <w:r w:rsidRPr="00897D52">
        <w:rPr>
          <w:rFonts w:ascii="Calibri" w:hAnsi="Calibri" w:cs="Calibri"/>
          <w:i/>
          <w:iCs/>
          <w:noProof/>
          <w:szCs w:val="24"/>
        </w:rPr>
        <w:t>31</w:t>
      </w:r>
      <w:r w:rsidRPr="00897D52">
        <w:rPr>
          <w:rFonts w:ascii="Calibri" w:hAnsi="Calibri" w:cs="Calibri"/>
          <w:noProof/>
          <w:szCs w:val="24"/>
        </w:rPr>
        <w:t>(5), 335–342. Retrieved from http://www.clays.org/journal/archive/volume 31/31-5-335.pdf</w:t>
      </w:r>
    </w:p>
    <w:p w14:paraId="164A439F"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Axe, L., Bunker, G. B., Anderson, P. R., &amp; Tyson, T. a. (1998). An XAFS analysis of strontium at the hydrous ferric oxide surface. </w:t>
      </w:r>
      <w:r w:rsidRPr="00897D52">
        <w:rPr>
          <w:rFonts w:ascii="Calibri" w:hAnsi="Calibri" w:cs="Calibri"/>
          <w:i/>
          <w:iCs/>
          <w:noProof/>
          <w:szCs w:val="24"/>
        </w:rPr>
        <w:t>Journal of Colloid and Interface Science</w:t>
      </w:r>
      <w:r w:rsidRPr="00897D52">
        <w:rPr>
          <w:rFonts w:ascii="Calibri" w:hAnsi="Calibri" w:cs="Calibri"/>
          <w:noProof/>
          <w:szCs w:val="24"/>
        </w:rPr>
        <w:t xml:space="preserve">, </w:t>
      </w:r>
      <w:r w:rsidRPr="00897D52">
        <w:rPr>
          <w:rFonts w:ascii="Calibri" w:hAnsi="Calibri" w:cs="Calibri"/>
          <w:i/>
          <w:iCs/>
          <w:noProof/>
          <w:szCs w:val="24"/>
        </w:rPr>
        <w:t>199</w:t>
      </w:r>
      <w:r w:rsidRPr="00897D52">
        <w:rPr>
          <w:rFonts w:ascii="Calibri" w:hAnsi="Calibri" w:cs="Calibri"/>
          <w:noProof/>
          <w:szCs w:val="24"/>
        </w:rPr>
        <w:t>(1), 44–52. http://doi.org/10.1006/jcis.1997.5347</w:t>
      </w:r>
    </w:p>
    <w:p w14:paraId="3A10F77D"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897D52">
        <w:rPr>
          <w:rFonts w:ascii="Calibri" w:hAnsi="Calibri" w:cs="Calibri"/>
          <w:i/>
          <w:iCs/>
          <w:noProof/>
          <w:szCs w:val="24"/>
        </w:rPr>
        <w:t>Environmental Science &amp; Technology</w:t>
      </w:r>
      <w:r w:rsidRPr="00897D52">
        <w:rPr>
          <w:rFonts w:ascii="Calibri" w:hAnsi="Calibri" w:cs="Calibri"/>
          <w:noProof/>
          <w:szCs w:val="24"/>
        </w:rPr>
        <w:t xml:space="preserve">, </w:t>
      </w:r>
      <w:r w:rsidRPr="00897D52">
        <w:rPr>
          <w:rFonts w:ascii="Calibri" w:hAnsi="Calibri" w:cs="Calibri"/>
          <w:i/>
          <w:iCs/>
          <w:noProof/>
          <w:szCs w:val="24"/>
        </w:rPr>
        <w:t>47</w:t>
      </w:r>
      <w:r w:rsidRPr="00897D52">
        <w:rPr>
          <w:rFonts w:ascii="Calibri" w:hAnsi="Calibri" w:cs="Calibri"/>
          <w:noProof/>
          <w:szCs w:val="24"/>
        </w:rPr>
        <w:t>(6), 2562–9. http://doi.org/10.1021/es304638h</w:t>
      </w:r>
    </w:p>
    <w:p w14:paraId="37F35040"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as, E. (2006). Adsorption behavior of strontium on binary mineral mixtures of Montmorillonite and Kaolinite, </w:t>
      </w:r>
      <w:r w:rsidRPr="00897D52">
        <w:rPr>
          <w:rFonts w:ascii="Calibri" w:hAnsi="Calibri" w:cs="Calibri"/>
          <w:i/>
          <w:iCs/>
          <w:noProof/>
          <w:szCs w:val="24"/>
        </w:rPr>
        <w:t>64</w:t>
      </w:r>
      <w:r w:rsidRPr="00897D52">
        <w:rPr>
          <w:rFonts w:ascii="Calibri" w:hAnsi="Calibri" w:cs="Calibri"/>
          <w:noProof/>
          <w:szCs w:val="24"/>
        </w:rPr>
        <w:t>, 957–964. http://doi.org/10.1016/j.apradiso.2006.03.008</w:t>
      </w:r>
    </w:p>
    <w:p w14:paraId="0C5A78ED"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assot, S., Stammose, D., &amp; Benitah, S. (2005). Radium behaviour during ferric oxi-hydroxides ageing. </w:t>
      </w:r>
      <w:r w:rsidRPr="00897D52">
        <w:rPr>
          <w:rFonts w:ascii="Calibri" w:hAnsi="Calibri" w:cs="Calibri"/>
          <w:i/>
          <w:iCs/>
          <w:noProof/>
          <w:szCs w:val="24"/>
        </w:rPr>
        <w:lastRenderedPageBreak/>
        <w:t>Radioprotection</w:t>
      </w:r>
      <w:r w:rsidRPr="00897D52">
        <w:rPr>
          <w:rFonts w:ascii="Calibri" w:hAnsi="Calibri" w:cs="Calibri"/>
          <w:noProof/>
          <w:szCs w:val="24"/>
        </w:rPr>
        <w:t xml:space="preserve">, </w:t>
      </w:r>
      <w:r w:rsidRPr="00897D52">
        <w:rPr>
          <w:rFonts w:ascii="Calibri" w:hAnsi="Calibri" w:cs="Calibri"/>
          <w:i/>
          <w:iCs/>
          <w:noProof/>
          <w:szCs w:val="24"/>
        </w:rPr>
        <w:t>40</w:t>
      </w:r>
      <w:r w:rsidRPr="00897D52">
        <w:rPr>
          <w:rFonts w:ascii="Calibri" w:hAnsi="Calibri" w:cs="Calibri"/>
          <w:noProof/>
          <w:szCs w:val="24"/>
        </w:rPr>
        <w:t>, S277–S283. http://doi.org/10.1051/radiopro:2005s1-042</w:t>
      </w:r>
    </w:p>
    <w:p w14:paraId="05DDCF21"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eck, A. J., &amp; Cochran, M. a. (2013). Controls on solid-solution partitioning of radium in saturated marine sands. </w:t>
      </w:r>
      <w:r w:rsidRPr="00897D52">
        <w:rPr>
          <w:rFonts w:ascii="Calibri" w:hAnsi="Calibri" w:cs="Calibri"/>
          <w:i/>
          <w:iCs/>
          <w:noProof/>
          <w:szCs w:val="24"/>
        </w:rPr>
        <w:t>Marine Chemistry</w:t>
      </w:r>
      <w:r w:rsidRPr="00897D52">
        <w:rPr>
          <w:rFonts w:ascii="Calibri" w:hAnsi="Calibri" w:cs="Calibri"/>
          <w:noProof/>
          <w:szCs w:val="24"/>
        </w:rPr>
        <w:t xml:space="preserve">, </w:t>
      </w:r>
      <w:r w:rsidRPr="00897D52">
        <w:rPr>
          <w:rFonts w:ascii="Calibri" w:hAnsi="Calibri" w:cs="Calibri"/>
          <w:i/>
          <w:iCs/>
          <w:noProof/>
          <w:szCs w:val="24"/>
        </w:rPr>
        <w:t>156</w:t>
      </w:r>
      <w:r w:rsidRPr="00897D52">
        <w:rPr>
          <w:rFonts w:ascii="Calibri" w:hAnsi="Calibri" w:cs="Calibri"/>
          <w:noProof/>
          <w:szCs w:val="24"/>
        </w:rPr>
        <w:t>, 38–48. http://doi.org/10.1016/j.marchem.2013.01.008</w:t>
      </w:r>
    </w:p>
    <w:p w14:paraId="295FCCDA"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eneš, P., Strejc, P., Lukavec, Z., &amp; Borovec, Z. (1984). Interaction of radium with freshwater sediments and their mineral components. I. </w:t>
      </w:r>
      <w:r w:rsidRPr="00897D52">
        <w:rPr>
          <w:rFonts w:ascii="Calibri" w:hAnsi="Calibri" w:cs="Calibri"/>
          <w:i/>
          <w:iCs/>
          <w:noProof/>
          <w:szCs w:val="24"/>
        </w:rPr>
        <w:t>Journal of Radioanalytical and Nuclear Chemistry Articles</w:t>
      </w:r>
      <w:r w:rsidRPr="00897D52">
        <w:rPr>
          <w:rFonts w:ascii="Calibri" w:hAnsi="Calibri" w:cs="Calibri"/>
          <w:noProof/>
          <w:szCs w:val="24"/>
        </w:rPr>
        <w:t xml:space="preserve">, </w:t>
      </w:r>
      <w:r w:rsidRPr="00897D52">
        <w:rPr>
          <w:rFonts w:ascii="Calibri" w:hAnsi="Calibri" w:cs="Calibri"/>
          <w:i/>
          <w:iCs/>
          <w:noProof/>
          <w:szCs w:val="24"/>
        </w:rPr>
        <w:t>82</w:t>
      </w:r>
      <w:r w:rsidRPr="00897D52">
        <w:rPr>
          <w:rFonts w:ascii="Calibri" w:hAnsi="Calibri" w:cs="Calibri"/>
          <w:noProof/>
          <w:szCs w:val="24"/>
        </w:rPr>
        <w:t>(2), 275–285. http://doi.org/10.1007/BF02037050</w:t>
      </w:r>
    </w:p>
    <w:p w14:paraId="5B4292F2"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66</w:t>
      </w:r>
      <w:r w:rsidRPr="00897D52">
        <w:rPr>
          <w:rFonts w:ascii="Calibri" w:hAnsi="Calibri" w:cs="Calibri"/>
          <w:noProof/>
          <w:szCs w:val="24"/>
        </w:rPr>
        <w:t>(13), 2325–2334. http://doi.org/10.1016/S0016-7037(02)00841-4</w:t>
      </w:r>
    </w:p>
    <w:p w14:paraId="240C4042"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69</w:t>
      </w:r>
      <w:r w:rsidRPr="00897D52">
        <w:rPr>
          <w:rFonts w:ascii="Calibri" w:hAnsi="Calibri" w:cs="Calibri"/>
          <w:noProof/>
          <w:szCs w:val="24"/>
        </w:rPr>
        <w:t>(4), 875–892. http://doi.org/10.1016/j.gca.2004.07.020</w:t>
      </w:r>
    </w:p>
    <w:p w14:paraId="0509DE80"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radbury, M. H., Baeyens, B., Geckeis, H., &amp; Rabung, T. (2005). Sorption of Eu(III)/Cm(III) on Ca-montmorillonite and Na-illite. Part 2: Surface complexation modelling.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69</w:t>
      </w:r>
      <w:r w:rsidRPr="00897D52">
        <w:rPr>
          <w:rFonts w:ascii="Calibri" w:hAnsi="Calibri" w:cs="Calibri"/>
          <w:noProof/>
          <w:szCs w:val="24"/>
        </w:rPr>
        <w:t>(23), 5403–5412. http://doi.org/10.1016/j.gca.2005.06.031</w:t>
      </w:r>
    </w:p>
    <w:p w14:paraId="66A982A7"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897D52">
        <w:rPr>
          <w:rFonts w:ascii="Calibri" w:hAnsi="Calibri" w:cs="Calibri"/>
          <w:i/>
          <w:iCs/>
          <w:noProof/>
          <w:szCs w:val="24"/>
        </w:rPr>
        <w:t>Chemical Reviews</w:t>
      </w:r>
      <w:r w:rsidRPr="00897D52">
        <w:rPr>
          <w:rFonts w:ascii="Calibri" w:hAnsi="Calibri" w:cs="Calibri"/>
          <w:noProof/>
          <w:szCs w:val="24"/>
        </w:rPr>
        <w:t xml:space="preserve">, </w:t>
      </w:r>
      <w:r w:rsidRPr="00897D52">
        <w:rPr>
          <w:rFonts w:ascii="Calibri" w:hAnsi="Calibri" w:cs="Calibri"/>
          <w:i/>
          <w:iCs/>
          <w:noProof/>
          <w:szCs w:val="24"/>
        </w:rPr>
        <w:t>99</w:t>
      </w:r>
      <w:r w:rsidRPr="00897D52">
        <w:rPr>
          <w:rFonts w:ascii="Calibri" w:hAnsi="Calibri" w:cs="Calibri"/>
          <w:noProof/>
          <w:szCs w:val="24"/>
        </w:rPr>
        <w:t>(1), 77–174. http://doi.org/10.1021/cr980011z</w:t>
      </w:r>
    </w:p>
    <w:p w14:paraId="10063CAD"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Burnett, B., Chanton, J., Christoff, J., Kontar, E., Krupa, S., Lambert, M., … Taniguchi, M. (2002). Assessing methodologies for measuring groundwater discharge to the ocean. </w:t>
      </w:r>
      <w:r w:rsidRPr="00897D52">
        <w:rPr>
          <w:rFonts w:ascii="Calibri" w:hAnsi="Calibri" w:cs="Calibri"/>
          <w:i/>
          <w:iCs/>
          <w:noProof/>
          <w:szCs w:val="24"/>
        </w:rPr>
        <w:t>Eos, Transactions American Geophysical Union</w:t>
      </w:r>
      <w:r w:rsidRPr="00897D52">
        <w:rPr>
          <w:rFonts w:ascii="Calibri" w:hAnsi="Calibri" w:cs="Calibri"/>
          <w:noProof/>
          <w:szCs w:val="24"/>
        </w:rPr>
        <w:t xml:space="preserve">, </w:t>
      </w:r>
      <w:r w:rsidRPr="00897D52">
        <w:rPr>
          <w:rFonts w:ascii="Calibri" w:hAnsi="Calibri" w:cs="Calibri"/>
          <w:i/>
          <w:iCs/>
          <w:noProof/>
          <w:szCs w:val="24"/>
        </w:rPr>
        <w:t>83</w:t>
      </w:r>
      <w:r w:rsidRPr="00897D52">
        <w:rPr>
          <w:rFonts w:ascii="Calibri" w:hAnsi="Calibri" w:cs="Calibri"/>
          <w:noProof/>
          <w:szCs w:val="24"/>
        </w:rPr>
        <w:t>(11), 117. http://doi.org/10.1029/2002EO000069</w:t>
      </w:r>
    </w:p>
    <w:p w14:paraId="5A5283ED"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Carroll, S. a, Roberts, S. K., Criscenti, L. J., &amp; O’Day, P. a. (2008). Surface complexation model for strontium sorption to amorphous silica and goethite. </w:t>
      </w:r>
      <w:r w:rsidRPr="00897D52">
        <w:rPr>
          <w:rFonts w:ascii="Calibri" w:hAnsi="Calibri" w:cs="Calibri"/>
          <w:i/>
          <w:iCs/>
          <w:noProof/>
          <w:szCs w:val="24"/>
        </w:rPr>
        <w:t>Geochemical Transactions</w:t>
      </w:r>
      <w:r w:rsidRPr="00897D52">
        <w:rPr>
          <w:rFonts w:ascii="Calibri" w:hAnsi="Calibri" w:cs="Calibri"/>
          <w:noProof/>
          <w:szCs w:val="24"/>
        </w:rPr>
        <w:t xml:space="preserve">, </w:t>
      </w:r>
      <w:r w:rsidRPr="00897D52">
        <w:rPr>
          <w:rFonts w:ascii="Calibri" w:hAnsi="Calibri" w:cs="Calibri"/>
          <w:i/>
          <w:iCs/>
          <w:noProof/>
          <w:szCs w:val="24"/>
        </w:rPr>
        <w:t>9</w:t>
      </w:r>
      <w:r w:rsidRPr="00897D52">
        <w:rPr>
          <w:rFonts w:ascii="Calibri" w:hAnsi="Calibri" w:cs="Calibri"/>
          <w:noProof/>
          <w:szCs w:val="24"/>
        </w:rPr>
        <w:t>, 2. http://doi.org/10.1186/1467-4866-9-2</w:t>
      </w:r>
    </w:p>
    <w:p w14:paraId="2A9BF517"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Dixit, S., &amp; Hering, J. G. (2003). Comparison of arsenic(V) and arsenic(III) sorption onto iron oxide minerals: implications for arsenic mobility. </w:t>
      </w:r>
      <w:r w:rsidRPr="00897D52">
        <w:rPr>
          <w:rFonts w:ascii="Calibri" w:hAnsi="Calibri" w:cs="Calibri"/>
          <w:i/>
          <w:iCs/>
          <w:noProof/>
          <w:szCs w:val="24"/>
        </w:rPr>
        <w:t>Environmental Science &amp; Technology</w:t>
      </w:r>
      <w:r w:rsidRPr="00897D52">
        <w:rPr>
          <w:rFonts w:ascii="Calibri" w:hAnsi="Calibri" w:cs="Calibri"/>
          <w:noProof/>
          <w:szCs w:val="24"/>
        </w:rPr>
        <w:t xml:space="preserve">, </w:t>
      </w:r>
      <w:r w:rsidRPr="00897D52">
        <w:rPr>
          <w:rFonts w:ascii="Calibri" w:hAnsi="Calibri" w:cs="Calibri"/>
          <w:i/>
          <w:iCs/>
          <w:noProof/>
          <w:szCs w:val="24"/>
        </w:rPr>
        <w:t>37</w:t>
      </w:r>
      <w:r w:rsidRPr="00897D52">
        <w:rPr>
          <w:rFonts w:ascii="Calibri" w:hAnsi="Calibri" w:cs="Calibri"/>
          <w:noProof/>
          <w:szCs w:val="24"/>
        </w:rPr>
        <w:t>(18), 4182–9. Retrieved from http://www.ncbi.nlm.nih.gov/pubmed/14524451</w:t>
      </w:r>
    </w:p>
    <w:p w14:paraId="3C162C9A"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Duster, T. A. (2016). An Integrated Approach to Standard Methods, Materials, and Databases for the Measurements Used To Develop Surface Complexation Models. </w:t>
      </w:r>
      <w:r w:rsidRPr="00897D52">
        <w:rPr>
          <w:rFonts w:ascii="Calibri" w:hAnsi="Calibri" w:cs="Calibri"/>
          <w:i/>
          <w:iCs/>
          <w:noProof/>
          <w:szCs w:val="24"/>
        </w:rPr>
        <w:t>Environmental Science &amp; Technology</w:t>
      </w:r>
      <w:r w:rsidRPr="00897D52">
        <w:rPr>
          <w:rFonts w:ascii="Calibri" w:hAnsi="Calibri" w:cs="Calibri"/>
          <w:noProof/>
          <w:szCs w:val="24"/>
        </w:rPr>
        <w:t xml:space="preserve">, </w:t>
      </w:r>
      <w:r w:rsidRPr="00897D52">
        <w:rPr>
          <w:rFonts w:ascii="Calibri" w:hAnsi="Calibri" w:cs="Calibri"/>
          <w:i/>
          <w:iCs/>
          <w:noProof/>
          <w:szCs w:val="24"/>
        </w:rPr>
        <w:t>50</w:t>
      </w:r>
      <w:r w:rsidRPr="00897D52">
        <w:rPr>
          <w:rFonts w:ascii="Calibri" w:hAnsi="Calibri" w:cs="Calibri"/>
          <w:noProof/>
          <w:szCs w:val="24"/>
        </w:rPr>
        <w:t>(14), 7274–7275. http://doi.org/10.1021/acs.est.6b02669</w:t>
      </w:r>
    </w:p>
    <w:p w14:paraId="39B9E118"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Dzombak, D., &amp; Morel, F. (1990). </w:t>
      </w:r>
      <w:r w:rsidRPr="00897D52">
        <w:rPr>
          <w:rFonts w:ascii="Calibri" w:hAnsi="Calibri" w:cs="Calibri"/>
          <w:i/>
          <w:iCs/>
          <w:noProof/>
          <w:szCs w:val="24"/>
        </w:rPr>
        <w:t>Surface Complexation Modeling: Hydrous Ferric Oxide</w:t>
      </w:r>
      <w:r w:rsidRPr="00897D52">
        <w:rPr>
          <w:rFonts w:ascii="Calibri" w:hAnsi="Calibri" w:cs="Calibri"/>
          <w:noProof/>
          <w:szCs w:val="24"/>
        </w:rPr>
        <w:t>. New York, NY: Wiley.</w:t>
      </w:r>
    </w:p>
    <w:p w14:paraId="2AFD24B2"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Emmerich, K., Wolters, F., Kahr, G., &amp; Lagaly, G. (2009). Clay profiling: The classification of montmorillonites. </w:t>
      </w:r>
      <w:r w:rsidRPr="00897D52">
        <w:rPr>
          <w:rFonts w:ascii="Calibri" w:hAnsi="Calibri" w:cs="Calibri"/>
          <w:i/>
          <w:iCs/>
          <w:noProof/>
          <w:szCs w:val="24"/>
        </w:rPr>
        <w:t>Clays and Clay Minerals</w:t>
      </w:r>
      <w:r w:rsidRPr="00897D52">
        <w:rPr>
          <w:rFonts w:ascii="Calibri" w:hAnsi="Calibri" w:cs="Calibri"/>
          <w:noProof/>
          <w:szCs w:val="24"/>
        </w:rPr>
        <w:t xml:space="preserve">, </w:t>
      </w:r>
      <w:r w:rsidRPr="00897D52">
        <w:rPr>
          <w:rFonts w:ascii="Calibri" w:hAnsi="Calibri" w:cs="Calibri"/>
          <w:i/>
          <w:iCs/>
          <w:noProof/>
          <w:szCs w:val="24"/>
        </w:rPr>
        <w:t>57</w:t>
      </w:r>
      <w:r w:rsidRPr="00897D52">
        <w:rPr>
          <w:rFonts w:ascii="Calibri" w:hAnsi="Calibri" w:cs="Calibri"/>
          <w:noProof/>
          <w:szCs w:val="24"/>
        </w:rPr>
        <w:t>(1), 104–114. http://doi.org/10.1346/CCMN.2009.0570110</w:t>
      </w:r>
    </w:p>
    <w:p w14:paraId="4C75855F"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897D52">
        <w:rPr>
          <w:rFonts w:ascii="Calibri" w:hAnsi="Calibri" w:cs="Calibri"/>
          <w:i/>
          <w:iCs/>
          <w:noProof/>
          <w:szCs w:val="24"/>
        </w:rPr>
        <w:t>Journal of Colloid and Interface Science</w:t>
      </w:r>
      <w:r w:rsidRPr="00897D52">
        <w:rPr>
          <w:rFonts w:ascii="Calibri" w:hAnsi="Calibri" w:cs="Calibri"/>
          <w:noProof/>
          <w:szCs w:val="24"/>
        </w:rPr>
        <w:t xml:space="preserve">, </w:t>
      </w:r>
      <w:r w:rsidRPr="00897D52">
        <w:rPr>
          <w:rFonts w:ascii="Calibri" w:hAnsi="Calibri" w:cs="Calibri"/>
          <w:i/>
          <w:iCs/>
          <w:noProof/>
          <w:szCs w:val="24"/>
        </w:rPr>
        <w:t>225</w:t>
      </w:r>
      <w:r w:rsidRPr="00897D52">
        <w:rPr>
          <w:rFonts w:ascii="Calibri" w:hAnsi="Calibri" w:cs="Calibri"/>
          <w:noProof/>
          <w:szCs w:val="24"/>
        </w:rPr>
        <w:t>, 154–165. http://doi.org/10.1006/jcis.2000.6756</w:t>
      </w:r>
    </w:p>
    <w:p w14:paraId="538A7D01"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lastRenderedPageBreak/>
        <w:t xml:space="preserve">Fesenko, S., Carvalho, F., Martin, P., Moore, W. S., &amp; Yankovich, T. (2014). </w:t>
      </w:r>
      <w:r w:rsidRPr="00897D52">
        <w:rPr>
          <w:rFonts w:ascii="Calibri" w:hAnsi="Calibri" w:cs="Calibri"/>
          <w:i/>
          <w:iCs/>
          <w:noProof/>
          <w:szCs w:val="24"/>
        </w:rPr>
        <w:t>Radium in the Environment</w:t>
      </w:r>
      <w:r w:rsidRPr="00897D52">
        <w:rPr>
          <w:rFonts w:ascii="Calibri" w:hAnsi="Calibri" w:cs="Calibri"/>
          <w:noProof/>
          <w:szCs w:val="24"/>
        </w:rPr>
        <w:t xml:space="preserve">. </w:t>
      </w:r>
      <w:r w:rsidRPr="00897D52">
        <w:rPr>
          <w:rFonts w:ascii="Calibri" w:hAnsi="Calibri" w:cs="Calibri"/>
          <w:i/>
          <w:iCs/>
          <w:noProof/>
          <w:szCs w:val="24"/>
        </w:rPr>
        <w:t>The Environmental Behavior of Radium</w:t>
      </w:r>
      <w:r w:rsidRPr="00897D52">
        <w:rPr>
          <w:rFonts w:ascii="Calibri" w:hAnsi="Calibri" w:cs="Calibri"/>
          <w:noProof/>
          <w:szCs w:val="24"/>
        </w:rPr>
        <w:t>.</w:t>
      </w:r>
    </w:p>
    <w:p w14:paraId="02EA73FF"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Gonneea, M. E., Morris, P. J., Dulaiova, H., &amp; Charette, M. a. (2008). New perspectives on radium behavior within a subterranean estuary. </w:t>
      </w:r>
      <w:r w:rsidRPr="00897D52">
        <w:rPr>
          <w:rFonts w:ascii="Calibri" w:hAnsi="Calibri" w:cs="Calibri"/>
          <w:i/>
          <w:iCs/>
          <w:noProof/>
          <w:szCs w:val="24"/>
        </w:rPr>
        <w:t>Marine Chemistry</w:t>
      </w:r>
      <w:r w:rsidRPr="00897D52">
        <w:rPr>
          <w:rFonts w:ascii="Calibri" w:hAnsi="Calibri" w:cs="Calibri"/>
          <w:noProof/>
          <w:szCs w:val="24"/>
        </w:rPr>
        <w:t xml:space="preserve">, </w:t>
      </w:r>
      <w:r w:rsidRPr="00897D52">
        <w:rPr>
          <w:rFonts w:ascii="Calibri" w:hAnsi="Calibri" w:cs="Calibri"/>
          <w:i/>
          <w:iCs/>
          <w:noProof/>
          <w:szCs w:val="24"/>
        </w:rPr>
        <w:t>109</w:t>
      </w:r>
      <w:r w:rsidRPr="00897D52">
        <w:rPr>
          <w:rFonts w:ascii="Calibri" w:hAnsi="Calibri" w:cs="Calibri"/>
          <w:noProof/>
          <w:szCs w:val="24"/>
        </w:rPr>
        <w:t>(3–4), 250–267. http://doi.org/10.1016/j.marchem.2007.12.002</w:t>
      </w:r>
    </w:p>
    <w:p w14:paraId="7770AEF0"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Gorgeon, L. (1994). </w:t>
      </w:r>
      <w:r w:rsidRPr="00897D52">
        <w:rPr>
          <w:rFonts w:ascii="Calibri" w:hAnsi="Calibri" w:cs="Calibri"/>
          <w:i/>
          <w:iCs/>
          <w:noProof/>
          <w:szCs w:val="24"/>
        </w:rPr>
        <w:t>Contribution à la Modélisation Physico-Chimique de la Retention de Radioéléments à Vie Longue par des Matériaux Argileux</w:t>
      </w:r>
      <w:r w:rsidRPr="00897D52">
        <w:rPr>
          <w:rFonts w:ascii="Calibri" w:hAnsi="Calibri" w:cs="Calibri"/>
          <w:noProof/>
          <w:szCs w:val="24"/>
        </w:rPr>
        <w:t>. Universite Paris.</w:t>
      </w:r>
    </w:p>
    <w:p w14:paraId="38F41AF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Greeman, D. J., Rose, A. W., Washington, J. W., Dobos, R. R., &amp; Ciolkosz, E. J. (1999). Geochemistry of radium in soils of the Eastern United States. </w:t>
      </w:r>
      <w:r w:rsidRPr="00897D52">
        <w:rPr>
          <w:rFonts w:ascii="Calibri" w:hAnsi="Calibri" w:cs="Calibri"/>
          <w:i/>
          <w:iCs/>
          <w:noProof/>
          <w:szCs w:val="24"/>
        </w:rPr>
        <w:t>Applied Geochemistry</w:t>
      </w:r>
      <w:r w:rsidRPr="00897D52">
        <w:rPr>
          <w:rFonts w:ascii="Calibri" w:hAnsi="Calibri" w:cs="Calibri"/>
          <w:noProof/>
          <w:szCs w:val="24"/>
        </w:rPr>
        <w:t xml:space="preserve">, </w:t>
      </w:r>
      <w:r w:rsidRPr="00897D52">
        <w:rPr>
          <w:rFonts w:ascii="Calibri" w:hAnsi="Calibri" w:cs="Calibri"/>
          <w:i/>
          <w:iCs/>
          <w:noProof/>
          <w:szCs w:val="24"/>
        </w:rPr>
        <w:t>14</w:t>
      </w:r>
      <w:r w:rsidRPr="00897D52">
        <w:rPr>
          <w:rFonts w:ascii="Calibri" w:hAnsi="Calibri" w:cs="Calibri"/>
          <w:noProof/>
          <w:szCs w:val="24"/>
        </w:rPr>
        <w:t>(3), 365–385. http://doi.org/10.1016/S0883-2927(98)00059-6</w:t>
      </w:r>
    </w:p>
    <w:p w14:paraId="07BB1DD2"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Grivé, M., Duro, L., Colàs, E., &amp; Giffaut, E. (2015). Thermodynamic data selection applied to radionuclides and chemotoxic elements: An overview of the ThermoChimie-TDB. </w:t>
      </w:r>
      <w:r w:rsidRPr="00897D52">
        <w:rPr>
          <w:rFonts w:ascii="Calibri" w:hAnsi="Calibri" w:cs="Calibri"/>
          <w:i/>
          <w:iCs/>
          <w:noProof/>
          <w:szCs w:val="24"/>
        </w:rPr>
        <w:t>Applied Geochemistry</w:t>
      </w:r>
      <w:r w:rsidRPr="00897D52">
        <w:rPr>
          <w:rFonts w:ascii="Calibri" w:hAnsi="Calibri" w:cs="Calibri"/>
          <w:noProof/>
          <w:szCs w:val="24"/>
        </w:rPr>
        <w:t xml:space="preserve">, </w:t>
      </w:r>
      <w:r w:rsidRPr="00897D52">
        <w:rPr>
          <w:rFonts w:ascii="Calibri" w:hAnsi="Calibri" w:cs="Calibri"/>
          <w:i/>
          <w:iCs/>
          <w:noProof/>
          <w:szCs w:val="24"/>
        </w:rPr>
        <w:t>55</w:t>
      </w:r>
      <w:r w:rsidRPr="00897D52">
        <w:rPr>
          <w:rFonts w:ascii="Calibri" w:hAnsi="Calibri" w:cs="Calibri"/>
          <w:noProof/>
          <w:szCs w:val="24"/>
        </w:rPr>
        <w:t>, 85–94. http://doi.org/10.1016/j.apgeochem.2014.12.017</w:t>
      </w:r>
    </w:p>
    <w:p w14:paraId="3073BB9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Hughes, A. L. H., Wilson, A. M., &amp; Moore, W. S. (2015). Groundwater transport and radium variability in coastal porewaters. </w:t>
      </w:r>
      <w:r w:rsidRPr="00897D52">
        <w:rPr>
          <w:rFonts w:ascii="Calibri" w:hAnsi="Calibri" w:cs="Calibri"/>
          <w:i/>
          <w:iCs/>
          <w:noProof/>
          <w:szCs w:val="24"/>
        </w:rPr>
        <w:t>Estuarine, Coastal and Shelf Science</w:t>
      </w:r>
      <w:r w:rsidRPr="00897D52">
        <w:rPr>
          <w:rFonts w:ascii="Calibri" w:hAnsi="Calibri" w:cs="Calibri"/>
          <w:noProof/>
          <w:szCs w:val="24"/>
        </w:rPr>
        <w:t xml:space="preserve">, </w:t>
      </w:r>
      <w:r w:rsidRPr="00897D52">
        <w:rPr>
          <w:rFonts w:ascii="Calibri" w:hAnsi="Calibri" w:cs="Calibri"/>
          <w:i/>
          <w:iCs/>
          <w:noProof/>
          <w:szCs w:val="24"/>
        </w:rPr>
        <w:t>164</w:t>
      </w:r>
      <w:r w:rsidRPr="00897D52">
        <w:rPr>
          <w:rFonts w:ascii="Calibri" w:hAnsi="Calibri" w:cs="Calibri"/>
          <w:noProof/>
          <w:szCs w:val="24"/>
        </w:rPr>
        <w:t>, 94–104. http://doi.org/10.1016/j.ecss.2015.06.005</w:t>
      </w:r>
    </w:p>
    <w:p w14:paraId="62F0291B"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Jia, G., &amp; Jia, J. (2012). Determination of radium isotopes in environmental samples by gamma spectrometry, liquid scintillation counting and alpha spectrometry: a review of analytical methodology. </w:t>
      </w:r>
      <w:r w:rsidRPr="00897D52">
        <w:rPr>
          <w:rFonts w:ascii="Calibri" w:hAnsi="Calibri" w:cs="Calibri"/>
          <w:i/>
          <w:iCs/>
          <w:noProof/>
          <w:szCs w:val="24"/>
        </w:rPr>
        <w:t>Journal of Environmental Radioactivity</w:t>
      </w:r>
      <w:r w:rsidRPr="00897D52">
        <w:rPr>
          <w:rFonts w:ascii="Calibri" w:hAnsi="Calibri" w:cs="Calibri"/>
          <w:noProof/>
          <w:szCs w:val="24"/>
        </w:rPr>
        <w:t xml:space="preserve">, </w:t>
      </w:r>
      <w:r w:rsidRPr="00897D52">
        <w:rPr>
          <w:rFonts w:ascii="Calibri" w:hAnsi="Calibri" w:cs="Calibri"/>
          <w:i/>
          <w:iCs/>
          <w:noProof/>
          <w:szCs w:val="24"/>
        </w:rPr>
        <w:t>106</w:t>
      </w:r>
      <w:r w:rsidRPr="00897D52">
        <w:rPr>
          <w:rFonts w:ascii="Calibri" w:hAnsi="Calibri" w:cs="Calibri"/>
          <w:noProof/>
          <w:szCs w:val="24"/>
        </w:rPr>
        <w:t>, 98–119. http://doi.org/10.1016/j.jenvrad.2011.12.003</w:t>
      </w:r>
    </w:p>
    <w:p w14:paraId="3265D2D1"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Jones, A. P. (1999). Indoor air quality and health. </w:t>
      </w:r>
      <w:r w:rsidRPr="00897D52">
        <w:rPr>
          <w:rFonts w:ascii="Calibri" w:hAnsi="Calibri" w:cs="Calibri"/>
          <w:i/>
          <w:iCs/>
          <w:noProof/>
          <w:szCs w:val="24"/>
        </w:rPr>
        <w:t>Atmospheric Environment</w:t>
      </w:r>
      <w:r w:rsidRPr="00897D52">
        <w:rPr>
          <w:rFonts w:ascii="Calibri" w:hAnsi="Calibri" w:cs="Calibri"/>
          <w:noProof/>
          <w:szCs w:val="24"/>
        </w:rPr>
        <w:t xml:space="preserve">, </w:t>
      </w:r>
      <w:r w:rsidRPr="00897D52">
        <w:rPr>
          <w:rFonts w:ascii="Calibri" w:hAnsi="Calibri" w:cs="Calibri"/>
          <w:i/>
          <w:iCs/>
          <w:noProof/>
          <w:szCs w:val="24"/>
        </w:rPr>
        <w:t>33</w:t>
      </w:r>
      <w:r w:rsidRPr="00897D52">
        <w:rPr>
          <w:rFonts w:ascii="Calibri" w:hAnsi="Calibri" w:cs="Calibri"/>
          <w:noProof/>
          <w:szCs w:val="24"/>
        </w:rPr>
        <w:t>(28), 4535–4564. http://doi.org/10.1016/S1352-2310(99)00272-1</w:t>
      </w:r>
    </w:p>
    <w:p w14:paraId="075565E2"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Klute, A., Kunze, G. W., &amp; Dixon, J. B. (1986). Pretreatment for Mineralogical Analysis. In </w:t>
      </w:r>
      <w:r w:rsidRPr="00897D52">
        <w:rPr>
          <w:rFonts w:ascii="Calibri" w:hAnsi="Calibri" w:cs="Calibri"/>
          <w:i/>
          <w:iCs/>
          <w:noProof/>
          <w:szCs w:val="24"/>
        </w:rPr>
        <w:t>Methods of Soil Analysis Part 1 - Physical and Mineralogical Methods</w:t>
      </w:r>
      <w:r w:rsidRPr="00897D52">
        <w:rPr>
          <w:rFonts w:ascii="Calibri" w:hAnsi="Calibri" w:cs="Calibri"/>
          <w:noProof/>
          <w:szCs w:val="24"/>
        </w:rPr>
        <w:t>. Soil Science Society of America, American Society of Agronomy. http://doi.org/10.2136/sssabookser5.1.2ed.c5</w:t>
      </w:r>
    </w:p>
    <w:p w14:paraId="72324D4A"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Kornicker, W. A., &amp; Morse, J. W. (1991). Interactions of divalent cations with the surface of pyrite.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55</w:t>
      </w:r>
      <w:r w:rsidRPr="00897D52">
        <w:rPr>
          <w:rFonts w:ascii="Calibri" w:hAnsi="Calibri" w:cs="Calibri"/>
          <w:noProof/>
          <w:szCs w:val="24"/>
        </w:rPr>
        <w:t>(8), 2159–2171. http://doi.org/10.1016/0016-7037(91)90094-L</w:t>
      </w:r>
    </w:p>
    <w:p w14:paraId="0ECC06F2"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Kraepiel, A., Keiler, K. C., &amp; Morel, F. M. M. (1999). A Model for Metal Adsorption on Montmorillonite. </w:t>
      </w:r>
      <w:r w:rsidRPr="00897D52">
        <w:rPr>
          <w:rFonts w:ascii="Calibri" w:hAnsi="Calibri" w:cs="Calibri"/>
          <w:i/>
          <w:iCs/>
          <w:noProof/>
          <w:szCs w:val="24"/>
        </w:rPr>
        <w:t>Journal of Colloid and Interface Science</w:t>
      </w:r>
      <w:r w:rsidRPr="00897D52">
        <w:rPr>
          <w:rFonts w:ascii="Calibri" w:hAnsi="Calibri" w:cs="Calibri"/>
          <w:noProof/>
          <w:szCs w:val="24"/>
        </w:rPr>
        <w:t xml:space="preserve">, </w:t>
      </w:r>
      <w:r w:rsidRPr="00897D52">
        <w:rPr>
          <w:rFonts w:ascii="Calibri" w:hAnsi="Calibri" w:cs="Calibri"/>
          <w:i/>
          <w:iCs/>
          <w:noProof/>
          <w:szCs w:val="24"/>
        </w:rPr>
        <w:t>210</w:t>
      </w:r>
      <w:r w:rsidRPr="00897D52">
        <w:rPr>
          <w:rFonts w:ascii="Calibri" w:hAnsi="Calibri" w:cs="Calibri"/>
          <w:noProof/>
          <w:szCs w:val="24"/>
        </w:rPr>
        <w:t>(1), 43–54. http://doi.org/10.1006/jcis.1998.5947</w:t>
      </w:r>
    </w:p>
    <w:p w14:paraId="44333D84"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Lambert, M. J., &amp; Burnett, W. C. (2003). Submarine groundwater discharge estimates at a Florida coastal site based on continuous radon measurements. </w:t>
      </w:r>
      <w:r w:rsidRPr="00897D52">
        <w:rPr>
          <w:rFonts w:ascii="Calibri" w:hAnsi="Calibri" w:cs="Calibri"/>
          <w:i/>
          <w:iCs/>
          <w:noProof/>
          <w:szCs w:val="24"/>
        </w:rPr>
        <w:t>Biogeochemistry</w:t>
      </w:r>
      <w:r w:rsidRPr="00897D52">
        <w:rPr>
          <w:rFonts w:ascii="Calibri" w:hAnsi="Calibri" w:cs="Calibri"/>
          <w:noProof/>
          <w:szCs w:val="24"/>
        </w:rPr>
        <w:t xml:space="preserve">, </w:t>
      </w:r>
      <w:r w:rsidRPr="00897D52">
        <w:rPr>
          <w:rFonts w:ascii="Calibri" w:hAnsi="Calibri" w:cs="Calibri"/>
          <w:i/>
          <w:iCs/>
          <w:noProof/>
          <w:szCs w:val="24"/>
        </w:rPr>
        <w:t>66</w:t>
      </w:r>
      <w:r w:rsidRPr="00897D52">
        <w:rPr>
          <w:rFonts w:ascii="Calibri" w:hAnsi="Calibri" w:cs="Calibri"/>
          <w:noProof/>
          <w:szCs w:val="24"/>
        </w:rPr>
        <w:t>(1–2), 55–73. http://doi.org/10.1023/B:BIOG.0000006057.63478.fa</w:t>
      </w:r>
    </w:p>
    <w:p w14:paraId="7CCBD55B"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Lauer, N., &amp; Vengosh, A. (2016). Age Dating Oil and Gas Wastewater Spills Using Radium Isotopes and Their Decay Products in Impacted Soil and Sediment. </w:t>
      </w:r>
      <w:r w:rsidRPr="00897D52">
        <w:rPr>
          <w:rFonts w:ascii="Calibri" w:hAnsi="Calibri" w:cs="Calibri"/>
          <w:i/>
          <w:iCs/>
          <w:noProof/>
          <w:szCs w:val="24"/>
        </w:rPr>
        <w:t>Environmental Science &amp; Technology Letters</w:t>
      </w:r>
      <w:r w:rsidRPr="00897D52">
        <w:rPr>
          <w:rFonts w:ascii="Calibri" w:hAnsi="Calibri" w:cs="Calibri"/>
          <w:noProof/>
          <w:szCs w:val="24"/>
        </w:rPr>
        <w:t>, acs.estlett.6b00118. http://doi.org/10.1021/acs.estlett.6b00118</w:t>
      </w:r>
    </w:p>
    <w:p w14:paraId="32C4ED2F"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Lu, N., &amp; Mason, C. F. V. (2001). Sorption-desorption behavior of strontium-85 onto montmorillonite and silica colloids. </w:t>
      </w:r>
      <w:r w:rsidRPr="00897D52">
        <w:rPr>
          <w:rFonts w:ascii="Calibri" w:hAnsi="Calibri" w:cs="Calibri"/>
          <w:i/>
          <w:iCs/>
          <w:noProof/>
          <w:szCs w:val="24"/>
        </w:rPr>
        <w:t>Applied Geochemistry</w:t>
      </w:r>
      <w:r w:rsidRPr="00897D52">
        <w:rPr>
          <w:rFonts w:ascii="Calibri" w:hAnsi="Calibri" w:cs="Calibri"/>
          <w:noProof/>
          <w:szCs w:val="24"/>
        </w:rPr>
        <w:t xml:space="preserve">, </w:t>
      </w:r>
      <w:r w:rsidRPr="00897D52">
        <w:rPr>
          <w:rFonts w:ascii="Calibri" w:hAnsi="Calibri" w:cs="Calibri"/>
          <w:i/>
          <w:iCs/>
          <w:noProof/>
          <w:szCs w:val="24"/>
        </w:rPr>
        <w:t>16</w:t>
      </w:r>
      <w:r w:rsidRPr="00897D52">
        <w:rPr>
          <w:rFonts w:ascii="Calibri" w:hAnsi="Calibri" w:cs="Calibri"/>
          <w:noProof/>
          <w:szCs w:val="24"/>
        </w:rPr>
        <w:t>(14), 1653–1662. http://doi.org/10.1016/S0883-2927(01)00060-9</w:t>
      </w:r>
    </w:p>
    <w:p w14:paraId="47CBF7EB"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lastRenderedPageBreak/>
        <w:t xml:space="preserve">Michel, F. M., Ehm, L., Antao, S. M., Lee, P. L., Chupas, P. J., Liu, G., … Parise, J. B. (2007). The structure of ferrihydrite, a nanocrystalline material. </w:t>
      </w:r>
      <w:r w:rsidRPr="00897D52">
        <w:rPr>
          <w:rFonts w:ascii="Calibri" w:hAnsi="Calibri" w:cs="Calibri"/>
          <w:i/>
          <w:iCs/>
          <w:noProof/>
          <w:szCs w:val="24"/>
        </w:rPr>
        <w:t>Science (New York, N.Y.)</w:t>
      </w:r>
      <w:r w:rsidRPr="00897D52">
        <w:rPr>
          <w:rFonts w:ascii="Calibri" w:hAnsi="Calibri" w:cs="Calibri"/>
          <w:noProof/>
          <w:szCs w:val="24"/>
        </w:rPr>
        <w:t xml:space="preserve">, </w:t>
      </w:r>
      <w:r w:rsidRPr="00897D52">
        <w:rPr>
          <w:rFonts w:ascii="Calibri" w:hAnsi="Calibri" w:cs="Calibri"/>
          <w:i/>
          <w:iCs/>
          <w:noProof/>
          <w:szCs w:val="24"/>
        </w:rPr>
        <w:t>316</w:t>
      </w:r>
      <w:r w:rsidRPr="00897D52">
        <w:rPr>
          <w:rFonts w:ascii="Calibri" w:hAnsi="Calibri" w:cs="Calibri"/>
          <w:noProof/>
          <w:szCs w:val="24"/>
        </w:rPr>
        <w:t>(5832), 1726–9. http://doi.org/10.1126/science.1142525</w:t>
      </w:r>
    </w:p>
    <w:p w14:paraId="76F2D60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Moore, W. S. (2003). Sources and fluxes of submarine groundwater discharge delineated by radium isotopes. </w:t>
      </w:r>
      <w:r w:rsidRPr="00897D52">
        <w:rPr>
          <w:rFonts w:ascii="Calibri" w:hAnsi="Calibri" w:cs="Calibri"/>
          <w:i/>
          <w:iCs/>
          <w:noProof/>
          <w:szCs w:val="24"/>
        </w:rPr>
        <w:t>Biogeochemistry</w:t>
      </w:r>
      <w:r w:rsidRPr="00897D52">
        <w:rPr>
          <w:rFonts w:ascii="Calibri" w:hAnsi="Calibri" w:cs="Calibri"/>
          <w:noProof/>
          <w:szCs w:val="24"/>
        </w:rPr>
        <w:t xml:space="preserve">, </w:t>
      </w:r>
      <w:r w:rsidRPr="00897D52">
        <w:rPr>
          <w:rFonts w:ascii="Calibri" w:hAnsi="Calibri" w:cs="Calibri"/>
          <w:i/>
          <w:iCs/>
          <w:noProof/>
          <w:szCs w:val="24"/>
        </w:rPr>
        <w:t>66</w:t>
      </w:r>
      <w:r w:rsidRPr="00897D52">
        <w:rPr>
          <w:rFonts w:ascii="Calibri" w:hAnsi="Calibri" w:cs="Calibri"/>
          <w:noProof/>
          <w:szCs w:val="24"/>
        </w:rPr>
        <w:t>(1), 75–93. http://doi.org/10.1023/B:BIOG.0000006065.77764.a0</w:t>
      </w:r>
    </w:p>
    <w:p w14:paraId="5D099459"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Naveau, A., Monteil-Rivera, F., Dumonceau, J., Catalette, H., &amp; Simoni, E. (2006). Sorption of Sr(II) and Eu(III) onto pyrite under different redox potential conditions. </w:t>
      </w:r>
      <w:r w:rsidRPr="00897D52">
        <w:rPr>
          <w:rFonts w:ascii="Calibri" w:hAnsi="Calibri" w:cs="Calibri"/>
          <w:i/>
          <w:iCs/>
          <w:noProof/>
          <w:szCs w:val="24"/>
        </w:rPr>
        <w:t>Journal of Colloid and Interface Science</w:t>
      </w:r>
      <w:r w:rsidRPr="00897D52">
        <w:rPr>
          <w:rFonts w:ascii="Calibri" w:hAnsi="Calibri" w:cs="Calibri"/>
          <w:noProof/>
          <w:szCs w:val="24"/>
        </w:rPr>
        <w:t xml:space="preserve">, </w:t>
      </w:r>
      <w:r w:rsidRPr="00897D52">
        <w:rPr>
          <w:rFonts w:ascii="Calibri" w:hAnsi="Calibri" w:cs="Calibri"/>
          <w:i/>
          <w:iCs/>
          <w:noProof/>
          <w:szCs w:val="24"/>
        </w:rPr>
        <w:t>293</w:t>
      </w:r>
      <w:r w:rsidRPr="00897D52">
        <w:rPr>
          <w:rFonts w:ascii="Calibri" w:hAnsi="Calibri" w:cs="Calibri"/>
          <w:noProof/>
          <w:szCs w:val="24"/>
        </w:rPr>
        <w:t>(1), 27–35. http://doi.org/10.1016/j.jcis.2005.06.049</w:t>
      </w:r>
    </w:p>
    <w:p w14:paraId="538CF10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Naveau, A., Monteil-Rivera, F., Guillon, E., &amp; Dumonceau, J. (2007). Interactions of aqueous selenium (-II) and (IV) with metallic sulfide surfaces. </w:t>
      </w:r>
      <w:r w:rsidRPr="00897D52">
        <w:rPr>
          <w:rFonts w:ascii="Calibri" w:hAnsi="Calibri" w:cs="Calibri"/>
          <w:i/>
          <w:iCs/>
          <w:noProof/>
          <w:szCs w:val="24"/>
        </w:rPr>
        <w:t>Environmental Science and Technology</w:t>
      </w:r>
      <w:r w:rsidRPr="00897D52">
        <w:rPr>
          <w:rFonts w:ascii="Calibri" w:hAnsi="Calibri" w:cs="Calibri"/>
          <w:noProof/>
          <w:szCs w:val="24"/>
        </w:rPr>
        <w:t xml:space="preserve">, </w:t>
      </w:r>
      <w:r w:rsidRPr="00897D52">
        <w:rPr>
          <w:rFonts w:ascii="Calibri" w:hAnsi="Calibri" w:cs="Calibri"/>
          <w:i/>
          <w:iCs/>
          <w:noProof/>
          <w:szCs w:val="24"/>
        </w:rPr>
        <w:t>41</w:t>
      </w:r>
      <w:r w:rsidRPr="00897D52">
        <w:rPr>
          <w:rFonts w:ascii="Calibri" w:hAnsi="Calibri" w:cs="Calibri"/>
          <w:noProof/>
          <w:szCs w:val="24"/>
        </w:rPr>
        <w:t>(15), 5376–5382. http://doi.org/10.1021/es0704481</w:t>
      </w:r>
    </w:p>
    <w:p w14:paraId="6107531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Nirdosh, I., Trembley, W., &amp; Johnson, C. (1990). Adsorption-desorption studies on the 226Ra-hydrated metal oxide systems. </w:t>
      </w:r>
      <w:r w:rsidRPr="00897D52">
        <w:rPr>
          <w:rFonts w:ascii="Calibri" w:hAnsi="Calibri" w:cs="Calibri"/>
          <w:i/>
          <w:iCs/>
          <w:noProof/>
          <w:szCs w:val="24"/>
        </w:rPr>
        <w:t>Hydrometallurgy</w:t>
      </w:r>
      <w:r w:rsidRPr="00897D52">
        <w:rPr>
          <w:rFonts w:ascii="Calibri" w:hAnsi="Calibri" w:cs="Calibri"/>
          <w:noProof/>
          <w:szCs w:val="24"/>
        </w:rPr>
        <w:t xml:space="preserve">, </w:t>
      </w:r>
      <w:r w:rsidRPr="00897D52">
        <w:rPr>
          <w:rFonts w:ascii="Calibri" w:hAnsi="Calibri" w:cs="Calibri"/>
          <w:i/>
          <w:iCs/>
          <w:noProof/>
          <w:szCs w:val="24"/>
        </w:rPr>
        <w:t>24</w:t>
      </w:r>
      <w:r w:rsidRPr="00897D52">
        <w:rPr>
          <w:rFonts w:ascii="Calibri" w:hAnsi="Calibri" w:cs="Calibri"/>
          <w:noProof/>
          <w:szCs w:val="24"/>
        </w:rPr>
        <w:t>(2), 237–248. http://doi.org/10.1016/0304-386X(90)90089-K</w:t>
      </w:r>
    </w:p>
    <w:p w14:paraId="710B6003"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Parkhurst, D. L., &amp; Appela, C. A. J. (2013). </w:t>
      </w:r>
      <w:r w:rsidRPr="00897D52">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897D52">
        <w:rPr>
          <w:rFonts w:ascii="Calibri" w:hAnsi="Calibri" w:cs="Calibri"/>
          <w:noProof/>
          <w:szCs w:val="24"/>
        </w:rPr>
        <w:t xml:space="preserve">. </w:t>
      </w:r>
      <w:r w:rsidRPr="00897D52">
        <w:rPr>
          <w:rFonts w:ascii="Calibri" w:hAnsi="Calibri" w:cs="Calibri"/>
          <w:i/>
          <w:iCs/>
          <w:noProof/>
          <w:szCs w:val="24"/>
        </w:rPr>
        <w:t>U.S. Geological Survey Techniques and Methods</w:t>
      </w:r>
      <w:r w:rsidRPr="00897D52">
        <w:rPr>
          <w:rFonts w:ascii="Calibri" w:hAnsi="Calibri" w:cs="Calibri"/>
          <w:noProof/>
          <w:szCs w:val="24"/>
        </w:rPr>
        <w:t>. Retrieved from http://pubs.usgs.gov/tm/06/a43/</w:t>
      </w:r>
    </w:p>
    <w:p w14:paraId="5C6F37F1"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Porcelli, D., &amp; Swarzenski, P. W. (2003). The Behavior of U- and Th-series Nuclides in Groundwater. </w:t>
      </w:r>
      <w:r w:rsidRPr="00897D52">
        <w:rPr>
          <w:rFonts w:ascii="Calibri" w:hAnsi="Calibri" w:cs="Calibri"/>
          <w:i/>
          <w:iCs/>
          <w:noProof/>
          <w:szCs w:val="24"/>
        </w:rPr>
        <w:t>Reviews in Mineralogy and Geochemistry</w:t>
      </w:r>
      <w:r w:rsidRPr="00897D52">
        <w:rPr>
          <w:rFonts w:ascii="Calibri" w:hAnsi="Calibri" w:cs="Calibri"/>
          <w:noProof/>
          <w:szCs w:val="24"/>
        </w:rPr>
        <w:t xml:space="preserve">, </w:t>
      </w:r>
      <w:r w:rsidRPr="00897D52">
        <w:rPr>
          <w:rFonts w:ascii="Calibri" w:hAnsi="Calibri" w:cs="Calibri"/>
          <w:i/>
          <w:iCs/>
          <w:noProof/>
          <w:szCs w:val="24"/>
        </w:rPr>
        <w:t>52</w:t>
      </w:r>
      <w:r w:rsidRPr="00897D52">
        <w:rPr>
          <w:rFonts w:ascii="Calibri" w:hAnsi="Calibri" w:cs="Calibri"/>
          <w:noProof/>
          <w:szCs w:val="24"/>
        </w:rPr>
        <w:t>(1), 317–361. http://doi.org/10.2113/0520317</w:t>
      </w:r>
    </w:p>
    <w:p w14:paraId="31C2054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Rahnemaie, R., Hiemstra, T., &amp; van Riemsdijk, W. H. (2006). Inner- and outer-sphere complexation of ions at the goethite-solution interface. </w:t>
      </w:r>
      <w:r w:rsidRPr="00897D52">
        <w:rPr>
          <w:rFonts w:ascii="Calibri" w:hAnsi="Calibri" w:cs="Calibri"/>
          <w:i/>
          <w:iCs/>
          <w:noProof/>
          <w:szCs w:val="24"/>
        </w:rPr>
        <w:t>Journal of Colloid and Interface Science</w:t>
      </w:r>
      <w:r w:rsidRPr="00897D52">
        <w:rPr>
          <w:rFonts w:ascii="Calibri" w:hAnsi="Calibri" w:cs="Calibri"/>
          <w:noProof/>
          <w:szCs w:val="24"/>
        </w:rPr>
        <w:t xml:space="preserve">, </w:t>
      </w:r>
      <w:r w:rsidRPr="00897D52">
        <w:rPr>
          <w:rFonts w:ascii="Calibri" w:hAnsi="Calibri" w:cs="Calibri"/>
          <w:i/>
          <w:iCs/>
          <w:noProof/>
          <w:szCs w:val="24"/>
        </w:rPr>
        <w:t>297</w:t>
      </w:r>
      <w:r w:rsidRPr="00897D52">
        <w:rPr>
          <w:rFonts w:ascii="Calibri" w:hAnsi="Calibri" w:cs="Calibri"/>
          <w:noProof/>
          <w:szCs w:val="24"/>
        </w:rPr>
        <w:t>(2), 379–388. http://doi.org/10.1016/j.jcis.2005.11.003</w:t>
      </w:r>
    </w:p>
    <w:p w14:paraId="7B511768"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Rama, &amp; Moore, W. S. (1996). Using the radium quartet for evaluating groundwater input and water exchange in salt marshes.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60</w:t>
      </w:r>
      <w:r w:rsidRPr="00897D52">
        <w:rPr>
          <w:rFonts w:ascii="Calibri" w:hAnsi="Calibri" w:cs="Calibri"/>
          <w:noProof/>
          <w:szCs w:val="24"/>
        </w:rPr>
        <w:t>(23), 4645–4652. http://doi.org/10.1016/S0016-7037(96)00289-X</w:t>
      </w:r>
    </w:p>
    <w:p w14:paraId="70FBEDD5"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Sahai, N., Carroll, S. A., Roberts, S., &amp; O’Day, P. A. (2000). X-Ray Absorption Spectroscopy of Strontium(II) Coordination. </w:t>
      </w:r>
      <w:r w:rsidRPr="00897D52">
        <w:rPr>
          <w:rFonts w:ascii="Calibri" w:hAnsi="Calibri" w:cs="Calibri"/>
          <w:i/>
          <w:iCs/>
          <w:noProof/>
          <w:szCs w:val="24"/>
        </w:rPr>
        <w:t>Journal of Colloid and Interface Science</w:t>
      </w:r>
      <w:r w:rsidRPr="00897D52">
        <w:rPr>
          <w:rFonts w:ascii="Calibri" w:hAnsi="Calibri" w:cs="Calibri"/>
          <w:noProof/>
          <w:szCs w:val="24"/>
        </w:rPr>
        <w:t xml:space="preserve">, </w:t>
      </w:r>
      <w:r w:rsidRPr="00897D52">
        <w:rPr>
          <w:rFonts w:ascii="Calibri" w:hAnsi="Calibri" w:cs="Calibri"/>
          <w:i/>
          <w:iCs/>
          <w:noProof/>
          <w:szCs w:val="24"/>
        </w:rPr>
        <w:t>222</w:t>
      </w:r>
      <w:r w:rsidRPr="00897D52">
        <w:rPr>
          <w:rFonts w:ascii="Calibri" w:hAnsi="Calibri" w:cs="Calibri"/>
          <w:noProof/>
          <w:szCs w:val="24"/>
        </w:rPr>
        <w:t>(2), 198–212. http://doi.org/10.1006/jcis.1999.6562</w:t>
      </w:r>
    </w:p>
    <w:p w14:paraId="0BE00ABB"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Sajih, M., Bryan, N. D. D., Livens, F. R. R., Vaughan, D. J. J., Descostes, M., Phrommavanh, V., … Morris, K. (2014). Adsorption of radium and barium on goethite and ferrihydrite: A kinetic and surface complexation modelling study.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146</w:t>
      </w:r>
      <w:r w:rsidRPr="00897D52">
        <w:rPr>
          <w:rFonts w:ascii="Calibri" w:hAnsi="Calibri" w:cs="Calibri"/>
          <w:noProof/>
          <w:szCs w:val="24"/>
        </w:rPr>
        <w:t>, 150–163. http://doi.org/10.1016/j.gca.2014.10.008</w:t>
      </w:r>
    </w:p>
    <w:p w14:paraId="2D084F4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Schwertmann, U., &amp; Cornell, R. (2000). </w:t>
      </w:r>
      <w:r w:rsidRPr="00897D52">
        <w:rPr>
          <w:rFonts w:ascii="Calibri" w:hAnsi="Calibri" w:cs="Calibri"/>
          <w:i/>
          <w:iCs/>
          <w:noProof/>
          <w:szCs w:val="24"/>
        </w:rPr>
        <w:t>Iron Oxides in the Laboratary</w:t>
      </w:r>
      <w:r w:rsidRPr="00897D52">
        <w:rPr>
          <w:rFonts w:ascii="Calibri" w:hAnsi="Calibri" w:cs="Calibri"/>
          <w:noProof/>
          <w:szCs w:val="24"/>
        </w:rPr>
        <w:t xml:space="preserve">. </w:t>
      </w:r>
      <w:r w:rsidRPr="00897D52">
        <w:rPr>
          <w:rFonts w:ascii="Calibri" w:hAnsi="Calibri" w:cs="Calibri"/>
          <w:i/>
          <w:iCs/>
          <w:noProof/>
          <w:szCs w:val="24"/>
        </w:rPr>
        <w:t>Wiley-VCH Verlag Gmbh</w:t>
      </w:r>
      <w:r w:rsidRPr="00897D52">
        <w:rPr>
          <w:rFonts w:ascii="Calibri" w:hAnsi="Calibri" w:cs="Calibri"/>
          <w:noProof/>
          <w:szCs w:val="24"/>
        </w:rPr>
        <w:t>. Weinheim, Germany: Wiley-VCH Verlag GmbH. http://doi.org/10.1002/9783527613229</w:t>
      </w:r>
    </w:p>
    <w:p w14:paraId="32D5F1C5"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Stookey, L. L. (1970). Ferrozine---a new spectrophotometric reagent for iron. </w:t>
      </w:r>
      <w:r w:rsidRPr="00897D52">
        <w:rPr>
          <w:rFonts w:ascii="Calibri" w:hAnsi="Calibri" w:cs="Calibri"/>
          <w:i/>
          <w:iCs/>
          <w:noProof/>
          <w:szCs w:val="24"/>
        </w:rPr>
        <w:t>Analytical Chemistry</w:t>
      </w:r>
      <w:r w:rsidRPr="00897D52">
        <w:rPr>
          <w:rFonts w:ascii="Calibri" w:hAnsi="Calibri" w:cs="Calibri"/>
          <w:noProof/>
          <w:szCs w:val="24"/>
        </w:rPr>
        <w:t xml:space="preserve">, </w:t>
      </w:r>
      <w:r w:rsidRPr="00897D52">
        <w:rPr>
          <w:rFonts w:ascii="Calibri" w:hAnsi="Calibri" w:cs="Calibri"/>
          <w:i/>
          <w:iCs/>
          <w:noProof/>
          <w:szCs w:val="24"/>
        </w:rPr>
        <w:t>42</w:t>
      </w:r>
      <w:r w:rsidRPr="00897D52">
        <w:rPr>
          <w:rFonts w:ascii="Calibri" w:hAnsi="Calibri" w:cs="Calibri"/>
          <w:noProof/>
          <w:szCs w:val="24"/>
        </w:rPr>
        <w:t>(7), 779–781. http://doi.org/10.1021/ac60289a016</w:t>
      </w:r>
    </w:p>
    <w:p w14:paraId="54A8D507"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Subramanian, J., &amp; Govindan, R. (2007). Lung cancer in never smokers: a review. </w:t>
      </w:r>
      <w:r w:rsidRPr="00897D52">
        <w:rPr>
          <w:rFonts w:ascii="Calibri" w:hAnsi="Calibri" w:cs="Calibri"/>
          <w:i/>
          <w:iCs/>
          <w:noProof/>
          <w:szCs w:val="24"/>
        </w:rPr>
        <w:t>Journal of Clinical Oncology : Official Journal of the American Society of Clinical Oncology</w:t>
      </w:r>
      <w:r w:rsidRPr="00897D52">
        <w:rPr>
          <w:rFonts w:ascii="Calibri" w:hAnsi="Calibri" w:cs="Calibri"/>
          <w:noProof/>
          <w:szCs w:val="24"/>
        </w:rPr>
        <w:t xml:space="preserve">, </w:t>
      </w:r>
      <w:r w:rsidRPr="00897D52">
        <w:rPr>
          <w:rFonts w:ascii="Calibri" w:hAnsi="Calibri" w:cs="Calibri"/>
          <w:i/>
          <w:iCs/>
          <w:noProof/>
          <w:szCs w:val="24"/>
        </w:rPr>
        <w:t>25</w:t>
      </w:r>
      <w:r w:rsidRPr="00897D52">
        <w:rPr>
          <w:rFonts w:ascii="Calibri" w:hAnsi="Calibri" w:cs="Calibri"/>
          <w:noProof/>
          <w:szCs w:val="24"/>
        </w:rPr>
        <w:t>(5), 561–70. http://doi.org/10.1200/JCO.2006.06.8015</w:t>
      </w:r>
    </w:p>
    <w:p w14:paraId="6C014BCD"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lastRenderedPageBreak/>
        <w:t xml:space="preserve">Sverjensky, D. A. (2006). Prediction of the speciation of alkaline earths adsorbed on mineral surfaces in salt solutions.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70</w:t>
      </w:r>
      <w:r w:rsidRPr="00897D52">
        <w:rPr>
          <w:rFonts w:ascii="Calibri" w:hAnsi="Calibri" w:cs="Calibri"/>
          <w:noProof/>
          <w:szCs w:val="24"/>
        </w:rPr>
        <w:t>(10), 2427–2453. http://doi.org/10.1016/j.gca.2006.01.006</w:t>
      </w:r>
    </w:p>
    <w:p w14:paraId="08C5E4A6"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Szabo, Z., dePaul, V. T., Fischer, J. M., Kraemer, T. F., &amp; Jacobsen, E. (2012). Occurrence and geochemistry of radium in water from principal drinking-water aquifer systems of the United States. </w:t>
      </w:r>
      <w:r w:rsidRPr="00897D52">
        <w:rPr>
          <w:rFonts w:ascii="Calibri" w:hAnsi="Calibri" w:cs="Calibri"/>
          <w:i/>
          <w:iCs/>
          <w:noProof/>
          <w:szCs w:val="24"/>
        </w:rPr>
        <w:t>Applied Geochemistry</w:t>
      </w:r>
      <w:r w:rsidRPr="00897D52">
        <w:rPr>
          <w:rFonts w:ascii="Calibri" w:hAnsi="Calibri" w:cs="Calibri"/>
          <w:noProof/>
          <w:szCs w:val="24"/>
        </w:rPr>
        <w:t xml:space="preserve">, </w:t>
      </w:r>
      <w:r w:rsidRPr="00897D52">
        <w:rPr>
          <w:rFonts w:ascii="Calibri" w:hAnsi="Calibri" w:cs="Calibri"/>
          <w:i/>
          <w:iCs/>
          <w:noProof/>
          <w:szCs w:val="24"/>
        </w:rPr>
        <w:t>27</w:t>
      </w:r>
      <w:r w:rsidRPr="00897D52">
        <w:rPr>
          <w:rFonts w:ascii="Calibri" w:hAnsi="Calibri" w:cs="Calibri"/>
          <w:noProof/>
          <w:szCs w:val="24"/>
        </w:rPr>
        <w:t>(3), 729–752. http://doi.org/10.1016/j.apgeochem.2011.11.002</w:t>
      </w:r>
    </w:p>
    <w:p w14:paraId="2AE15A72"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Tamamura, S., Takada, T., Tomita, J., Nagao, S., Fukushi, K., &amp; Yamamoto, M. (2013). Salinity dependence of 226Ra adsorption on montmorillonite and kaolinite. </w:t>
      </w:r>
      <w:r w:rsidRPr="00897D52">
        <w:rPr>
          <w:rFonts w:ascii="Calibri" w:hAnsi="Calibri" w:cs="Calibri"/>
          <w:i/>
          <w:iCs/>
          <w:noProof/>
          <w:szCs w:val="24"/>
        </w:rPr>
        <w:t>Journal of Radioanalytical and Nuclear Chemistry</w:t>
      </w:r>
      <w:r w:rsidRPr="00897D52">
        <w:rPr>
          <w:rFonts w:ascii="Calibri" w:hAnsi="Calibri" w:cs="Calibri"/>
          <w:noProof/>
          <w:szCs w:val="24"/>
        </w:rPr>
        <w:t xml:space="preserve">, </w:t>
      </w:r>
      <w:r w:rsidRPr="00897D52">
        <w:rPr>
          <w:rFonts w:ascii="Calibri" w:hAnsi="Calibri" w:cs="Calibri"/>
          <w:i/>
          <w:iCs/>
          <w:noProof/>
          <w:szCs w:val="24"/>
        </w:rPr>
        <w:t>299</w:t>
      </w:r>
      <w:r w:rsidRPr="00897D52">
        <w:rPr>
          <w:rFonts w:ascii="Calibri" w:hAnsi="Calibri" w:cs="Calibri"/>
          <w:noProof/>
          <w:szCs w:val="24"/>
        </w:rPr>
        <w:t>(1), 569–575. http://doi.org/10.1007/s10967-013-2740-3</w:t>
      </w:r>
    </w:p>
    <w:p w14:paraId="22578C5A"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897D52">
        <w:rPr>
          <w:rFonts w:ascii="Calibri" w:hAnsi="Calibri" w:cs="Calibri"/>
          <w:i/>
          <w:iCs/>
          <w:noProof/>
          <w:szCs w:val="24"/>
        </w:rPr>
        <w:t>American Journal of Science</w:t>
      </w:r>
      <w:r w:rsidRPr="00897D52">
        <w:rPr>
          <w:rFonts w:ascii="Calibri" w:hAnsi="Calibri" w:cs="Calibri"/>
          <w:noProof/>
          <w:szCs w:val="24"/>
        </w:rPr>
        <w:t xml:space="preserve">, </w:t>
      </w:r>
      <w:r w:rsidRPr="00897D52">
        <w:rPr>
          <w:rFonts w:ascii="Calibri" w:hAnsi="Calibri" w:cs="Calibri"/>
          <w:i/>
          <w:iCs/>
          <w:noProof/>
          <w:szCs w:val="24"/>
        </w:rPr>
        <w:t>313</w:t>
      </w:r>
      <w:r w:rsidRPr="00897D52">
        <w:rPr>
          <w:rFonts w:ascii="Calibri" w:hAnsi="Calibri" w:cs="Calibri"/>
          <w:noProof/>
          <w:szCs w:val="24"/>
        </w:rPr>
        <w:t>(5), 395–451. http://doi.org/10.2475/05.2013.01</w:t>
      </w:r>
    </w:p>
    <w:p w14:paraId="13B0105F"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Vengosh, A., Hirschfeld, D., Vinson, D., Dwyer, G., Raanan, H., Rimawi, O., … Ganor, J. (2009). High Naturally Occurring Radioactivity in Fossil Groundwater from the Middle East High Naturally Occurring Radioactivity in Fossil Groundwater from the Middle East. </w:t>
      </w:r>
      <w:r w:rsidRPr="00897D52">
        <w:rPr>
          <w:rFonts w:ascii="Calibri" w:hAnsi="Calibri" w:cs="Calibri"/>
          <w:i/>
          <w:iCs/>
          <w:noProof/>
          <w:szCs w:val="24"/>
        </w:rPr>
        <w:t>Environmental Science &amp; Technology</w:t>
      </w:r>
      <w:r w:rsidRPr="00897D52">
        <w:rPr>
          <w:rFonts w:ascii="Calibri" w:hAnsi="Calibri" w:cs="Calibri"/>
          <w:noProof/>
          <w:szCs w:val="24"/>
        </w:rPr>
        <w:t xml:space="preserve">, </w:t>
      </w:r>
      <w:r w:rsidRPr="00897D52">
        <w:rPr>
          <w:rFonts w:ascii="Calibri" w:hAnsi="Calibri" w:cs="Calibri"/>
          <w:i/>
          <w:iCs/>
          <w:noProof/>
          <w:szCs w:val="24"/>
        </w:rPr>
        <w:t>43</w:t>
      </w:r>
      <w:r w:rsidRPr="00897D52">
        <w:rPr>
          <w:rFonts w:ascii="Calibri" w:hAnsi="Calibri" w:cs="Calibri"/>
          <w:noProof/>
          <w:szCs w:val="24"/>
        </w:rPr>
        <w:t>, 1769–1775. http://doi.org/10.1021/es802969r</w:t>
      </w:r>
    </w:p>
    <w:p w14:paraId="6470BE69"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Warner, N. R., Christie, C. a., Jackson, R. B., &amp; Vengosh, A. (2013). Impacts of shale gas wastewater disposal on water quality in Western Pennsylvania. </w:t>
      </w:r>
      <w:r w:rsidRPr="00897D52">
        <w:rPr>
          <w:rFonts w:ascii="Calibri" w:hAnsi="Calibri" w:cs="Calibri"/>
          <w:i/>
          <w:iCs/>
          <w:noProof/>
          <w:szCs w:val="24"/>
        </w:rPr>
        <w:t>Environmental Science and Technology</w:t>
      </w:r>
      <w:r w:rsidRPr="00897D52">
        <w:rPr>
          <w:rFonts w:ascii="Calibri" w:hAnsi="Calibri" w:cs="Calibri"/>
          <w:noProof/>
          <w:szCs w:val="24"/>
        </w:rPr>
        <w:t xml:space="preserve">, </w:t>
      </w:r>
      <w:r w:rsidRPr="00897D52">
        <w:rPr>
          <w:rFonts w:ascii="Calibri" w:hAnsi="Calibri" w:cs="Calibri"/>
          <w:i/>
          <w:iCs/>
          <w:noProof/>
          <w:szCs w:val="24"/>
        </w:rPr>
        <w:t>47</w:t>
      </w:r>
      <w:r w:rsidRPr="00897D52">
        <w:rPr>
          <w:rFonts w:ascii="Calibri" w:hAnsi="Calibri" w:cs="Calibri"/>
          <w:noProof/>
          <w:szCs w:val="24"/>
        </w:rPr>
        <w:t>, 11849–11857. http://doi.org/10.1021/es402165b</w:t>
      </w:r>
    </w:p>
    <w:p w14:paraId="5445C14C"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897D52">
        <w:rPr>
          <w:rFonts w:ascii="Calibri" w:hAnsi="Calibri" w:cs="Calibri"/>
          <w:i/>
          <w:iCs/>
          <w:noProof/>
          <w:szCs w:val="24"/>
        </w:rPr>
        <w:t>Geochimica et Cosmochimica Acta</w:t>
      </w:r>
      <w:r w:rsidRPr="00897D52">
        <w:rPr>
          <w:rFonts w:ascii="Calibri" w:hAnsi="Calibri" w:cs="Calibri"/>
          <w:noProof/>
          <w:szCs w:val="24"/>
        </w:rPr>
        <w:t xml:space="preserve">, </w:t>
      </w:r>
      <w:r w:rsidRPr="00897D52">
        <w:rPr>
          <w:rFonts w:ascii="Calibri" w:hAnsi="Calibri" w:cs="Calibri"/>
          <w:i/>
          <w:iCs/>
          <w:noProof/>
          <w:szCs w:val="24"/>
        </w:rPr>
        <w:t>58</w:t>
      </w:r>
      <w:r w:rsidRPr="00897D52">
        <w:rPr>
          <w:rFonts w:ascii="Calibri" w:hAnsi="Calibri" w:cs="Calibri"/>
          <w:noProof/>
          <w:szCs w:val="24"/>
        </w:rPr>
        <w:t>(13), 2829–2843. http://doi.org/10.1016/0016-7037(94)90117-1</w:t>
      </w:r>
    </w:p>
    <w:p w14:paraId="131563D1"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Zachara, J. M., Smith, S. C., McKinley, J. P., &amp; Resch, C. T. (1993). Cadmium Sorption on Specimen and Soil Smectites in Sodium and Calcium Electrolytes. </w:t>
      </w:r>
      <w:r w:rsidRPr="00897D52">
        <w:rPr>
          <w:rFonts w:ascii="Calibri" w:hAnsi="Calibri" w:cs="Calibri"/>
          <w:i/>
          <w:iCs/>
          <w:noProof/>
          <w:szCs w:val="24"/>
        </w:rPr>
        <w:t>Soil Science Society of America Journal</w:t>
      </w:r>
      <w:r w:rsidRPr="00897D52">
        <w:rPr>
          <w:rFonts w:ascii="Calibri" w:hAnsi="Calibri" w:cs="Calibri"/>
          <w:noProof/>
          <w:szCs w:val="24"/>
        </w:rPr>
        <w:t xml:space="preserve">, </w:t>
      </w:r>
      <w:r w:rsidRPr="00897D52">
        <w:rPr>
          <w:rFonts w:ascii="Calibri" w:hAnsi="Calibri" w:cs="Calibri"/>
          <w:i/>
          <w:iCs/>
          <w:noProof/>
          <w:szCs w:val="24"/>
        </w:rPr>
        <w:t>57</w:t>
      </w:r>
      <w:r w:rsidRPr="00897D52">
        <w:rPr>
          <w:rFonts w:ascii="Calibri" w:hAnsi="Calibri" w:cs="Calibri"/>
          <w:noProof/>
          <w:szCs w:val="24"/>
        </w:rPr>
        <w:t>(6), 1491. http://doi.org/10.2136/sssaj1993.03615995005700060017x</w:t>
      </w:r>
    </w:p>
    <w:p w14:paraId="36A30F49"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szCs w:val="24"/>
        </w:rPr>
      </w:pPr>
      <w:r w:rsidRPr="00897D52">
        <w:rPr>
          <w:rFonts w:ascii="Calibri" w:hAnsi="Calibri" w:cs="Calibri"/>
          <w:noProof/>
          <w:szCs w:val="24"/>
        </w:rPr>
        <w:t xml:space="preserve">Zhang, P. C., Brady, P. V., Arthur, S. E., Zhou, W. Q., Sawyer, D., &amp; Hesterberg, D. A. (2001). Adsorption of barium(II) on montmorillonite: An EXAFS study. </w:t>
      </w:r>
      <w:r w:rsidRPr="00897D52">
        <w:rPr>
          <w:rFonts w:ascii="Calibri" w:hAnsi="Calibri" w:cs="Calibri"/>
          <w:i/>
          <w:iCs/>
          <w:noProof/>
          <w:szCs w:val="24"/>
        </w:rPr>
        <w:t>Colloids and Surfaces A: Physicochemical and Engineering Aspects</w:t>
      </w:r>
      <w:r w:rsidRPr="00897D52">
        <w:rPr>
          <w:rFonts w:ascii="Calibri" w:hAnsi="Calibri" w:cs="Calibri"/>
          <w:noProof/>
          <w:szCs w:val="24"/>
        </w:rPr>
        <w:t xml:space="preserve">, </w:t>
      </w:r>
      <w:r w:rsidRPr="00897D52">
        <w:rPr>
          <w:rFonts w:ascii="Calibri" w:hAnsi="Calibri" w:cs="Calibri"/>
          <w:i/>
          <w:iCs/>
          <w:noProof/>
          <w:szCs w:val="24"/>
        </w:rPr>
        <w:t>190</w:t>
      </w:r>
      <w:r w:rsidRPr="00897D52">
        <w:rPr>
          <w:rFonts w:ascii="Calibri" w:hAnsi="Calibri" w:cs="Calibri"/>
          <w:noProof/>
          <w:szCs w:val="24"/>
        </w:rPr>
        <w:t>(3), 239–249. http://doi.org/10.1016/S0927-7757(01)00592-1</w:t>
      </w:r>
    </w:p>
    <w:p w14:paraId="288E2C80" w14:textId="77777777" w:rsidR="00897D52" w:rsidRPr="00897D52" w:rsidRDefault="00897D52" w:rsidP="00897D52">
      <w:pPr>
        <w:widowControl w:val="0"/>
        <w:autoSpaceDE w:val="0"/>
        <w:autoSpaceDN w:val="0"/>
        <w:adjustRightInd w:val="0"/>
        <w:spacing w:line="240" w:lineRule="auto"/>
        <w:ind w:left="480" w:hanging="480"/>
        <w:rPr>
          <w:rFonts w:ascii="Calibri" w:hAnsi="Calibri" w:cs="Calibri"/>
          <w:noProof/>
        </w:rPr>
      </w:pPr>
      <w:r w:rsidRPr="00897D52">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897D52">
        <w:rPr>
          <w:rFonts w:ascii="Calibri" w:hAnsi="Calibri" w:cs="Calibri"/>
          <w:i/>
          <w:iCs/>
          <w:noProof/>
          <w:szCs w:val="24"/>
        </w:rPr>
        <w:t>Environmental Science and Technology</w:t>
      </w:r>
      <w:r w:rsidRPr="00897D52">
        <w:rPr>
          <w:rFonts w:ascii="Calibri" w:hAnsi="Calibri" w:cs="Calibri"/>
          <w:noProof/>
          <w:szCs w:val="24"/>
        </w:rPr>
        <w:t xml:space="preserve">, </w:t>
      </w:r>
      <w:r w:rsidRPr="00897D52">
        <w:rPr>
          <w:rFonts w:ascii="Calibri" w:hAnsi="Calibri" w:cs="Calibri"/>
          <w:i/>
          <w:iCs/>
          <w:noProof/>
          <w:szCs w:val="24"/>
        </w:rPr>
        <w:t>48</w:t>
      </w:r>
      <w:r w:rsidRPr="00897D52">
        <w:rPr>
          <w:rFonts w:ascii="Calibri" w:hAnsi="Calibri" w:cs="Calibri"/>
          <w:noProof/>
          <w:szCs w:val="24"/>
        </w:rPr>
        <w:t>(8), 4596–4603. http://doi.org/10.1021/es405168b</w:t>
      </w:r>
    </w:p>
    <w:p w14:paraId="192A5C1C" w14:textId="53606D52" w:rsidR="00F74523" w:rsidRDefault="00F563F7" w:rsidP="00DB6383">
      <w:pPr>
        <w:widowControl w:val="0"/>
        <w:autoSpaceDE w:val="0"/>
        <w:autoSpaceDN w:val="0"/>
        <w:adjustRightInd w:val="0"/>
        <w:spacing w:line="240" w:lineRule="auto"/>
        <w:ind w:left="480" w:hanging="480"/>
      </w:pPr>
      <w:r>
        <w:fldChar w:fldCharType="end"/>
      </w:r>
    </w:p>
    <w:p w14:paraId="4F959C66" w14:textId="77777777" w:rsidR="009C4B10" w:rsidRDefault="009C4B10" w:rsidP="00DB6383">
      <w:pPr>
        <w:widowControl w:val="0"/>
        <w:autoSpaceDE w:val="0"/>
        <w:autoSpaceDN w:val="0"/>
        <w:adjustRightInd w:val="0"/>
        <w:spacing w:line="240" w:lineRule="auto"/>
        <w:ind w:left="480" w:hanging="480"/>
      </w:pPr>
    </w:p>
    <w:p w14:paraId="399DCF32" w14:textId="77777777" w:rsidR="009C4B10" w:rsidRDefault="009C4B10" w:rsidP="00DB6383">
      <w:pPr>
        <w:widowControl w:val="0"/>
        <w:autoSpaceDE w:val="0"/>
        <w:autoSpaceDN w:val="0"/>
        <w:adjustRightInd w:val="0"/>
        <w:spacing w:line="240" w:lineRule="auto"/>
        <w:ind w:left="480" w:hanging="480"/>
      </w:pPr>
    </w:p>
    <w:p w14:paraId="76227858" w14:textId="4F30A831" w:rsidR="009C4B10" w:rsidRDefault="00757989" w:rsidP="00DB6383">
      <w:pPr>
        <w:widowControl w:val="0"/>
        <w:autoSpaceDE w:val="0"/>
        <w:autoSpaceDN w:val="0"/>
        <w:adjustRightInd w:val="0"/>
        <w:spacing w:line="240" w:lineRule="auto"/>
        <w:ind w:left="480" w:hanging="480"/>
      </w:pPr>
      <w:r>
        <w:t>Other “old” references to consider</w:t>
      </w:r>
    </w:p>
    <w:p w14:paraId="236FB73D" w14:textId="77777777" w:rsidR="009C4B10" w:rsidRDefault="009C4B10" w:rsidP="00DB6383">
      <w:pPr>
        <w:widowControl w:val="0"/>
        <w:autoSpaceDE w:val="0"/>
        <w:autoSpaceDN w:val="0"/>
        <w:adjustRightInd w:val="0"/>
        <w:spacing w:line="240" w:lineRule="auto"/>
        <w:ind w:left="480" w:hanging="480"/>
      </w:pPr>
    </w:p>
    <w:p w14:paraId="0FD56EF6" w14:textId="77777777" w:rsidR="009C4B10" w:rsidRDefault="009C4B10" w:rsidP="00DB6383">
      <w:pPr>
        <w:widowControl w:val="0"/>
        <w:autoSpaceDE w:val="0"/>
        <w:autoSpaceDN w:val="0"/>
        <w:adjustRightInd w:val="0"/>
        <w:spacing w:line="240" w:lineRule="auto"/>
        <w:ind w:left="480" w:hanging="480"/>
      </w:pPr>
    </w:p>
    <w:p w14:paraId="7D3A1B63" w14:textId="37BB8375" w:rsidR="009C4B10" w:rsidRPr="00363B39" w:rsidRDefault="009C4B10" w:rsidP="003E477F">
      <w:r>
        <w:lastRenderedPageBreak/>
        <w:t xml:space="preserve"> (13) Nathwani, J. S.; Phillips, C. R. sorption of 226 from oil-produced brine by sediments and soil s. </w:t>
      </w:r>
      <w:r>
        <w:rPr>
          <w:rFonts w:ascii="AdvOT02ce3bbb.I" w:hAnsi="AdvOT02ce3bbb.I"/>
        </w:rPr>
        <w:t xml:space="preserve">Chemosphere </w:t>
      </w:r>
      <w:r>
        <w:rPr>
          <w:rFonts w:ascii="AdvOT51c1769e" w:hAnsi="AdvOT51c1769e"/>
        </w:rPr>
        <w:t>1979</w:t>
      </w:r>
      <w:r>
        <w:t xml:space="preserve">, </w:t>
      </w:r>
      <w:r>
        <w:rPr>
          <w:rFonts w:ascii="AdvOT02ce3bbb.I" w:hAnsi="AdvOT02ce3bbb.I"/>
        </w:rPr>
        <w:t xml:space="preserve">8 </w:t>
      </w:r>
      <w:r>
        <w:t>(5), 285</w:t>
      </w:r>
      <w:r>
        <w:rPr>
          <w:rFonts w:ascii="AdvOT8608a8d1+22" w:hAnsi="AdvOT8608a8d1+22"/>
        </w:rPr>
        <w:t>−</w:t>
      </w:r>
      <w:r>
        <w:t xml:space="preserve">291. </w:t>
      </w:r>
    </w:p>
    <w:p w14:paraId="39399FD9" w14:textId="77777777" w:rsidR="009C4B10" w:rsidRDefault="009C4B10" w:rsidP="003E477F">
      <w:r>
        <w:t xml:space="preserve">(14) Landa, E. R.; Reid, D. F. Sorption of radium-226 from oil- production brine by sediments and soils. </w:t>
      </w:r>
      <w:r>
        <w:rPr>
          <w:rFonts w:ascii="AdvOT02ce3bbb.I" w:hAnsi="AdvOT02ce3bbb.I"/>
        </w:rPr>
        <w:t xml:space="preserve">Environ. Geol. </w:t>
      </w:r>
      <w:r>
        <w:rPr>
          <w:rFonts w:ascii="AdvOT51c1769e" w:hAnsi="AdvOT51c1769e"/>
        </w:rPr>
        <w:t>1983</w:t>
      </w:r>
      <w:r>
        <w:t xml:space="preserve">, </w:t>
      </w:r>
      <w:r>
        <w:rPr>
          <w:rFonts w:ascii="AdvOT02ce3bbb.I" w:hAnsi="AdvOT02ce3bbb.I"/>
        </w:rPr>
        <w:t xml:space="preserve">5 </w:t>
      </w:r>
      <w:r>
        <w:t>(1), 1</w:t>
      </w:r>
      <w:r>
        <w:rPr>
          <w:rFonts w:ascii="AdvOT8608a8d1+22" w:hAnsi="AdvOT8608a8d1+22"/>
        </w:rPr>
        <w:t>−</w:t>
      </w:r>
      <w:r>
        <w:t xml:space="preserve">8. (15) Zielinski, R. A.; Budahn, J. R. Mode of occurrence and environmental mobility of oil-field radioactive material at us geological survey research site b, osage-skiatook project, Northeastern Oklahoma. </w:t>
      </w:r>
    </w:p>
    <w:p w14:paraId="72B61D79" w14:textId="77777777" w:rsidR="009C4B10" w:rsidRDefault="009C4B10" w:rsidP="003E477F">
      <w:r>
        <w:rPr>
          <w:rFonts w:ascii="AdvOT02ce3bbb.I" w:hAnsi="AdvOT02ce3bbb.I"/>
        </w:rPr>
        <w:t xml:space="preserve">Appl. Geochem. </w:t>
      </w:r>
      <w:r>
        <w:rPr>
          <w:rFonts w:ascii="AdvOT51c1769e" w:hAnsi="AdvOT51c1769e"/>
        </w:rPr>
        <w:t>2007</w:t>
      </w:r>
      <w:r>
        <w:t xml:space="preserve">, </w:t>
      </w:r>
      <w:r>
        <w:rPr>
          <w:rFonts w:ascii="AdvOT02ce3bbb.I" w:hAnsi="AdvOT02ce3bbb.I"/>
        </w:rPr>
        <w:t xml:space="preserve">22 </w:t>
      </w:r>
      <w:r>
        <w:t>(10), 2125</w:t>
      </w:r>
      <w:r>
        <w:rPr>
          <w:rFonts w:ascii="AdvOT8608a8d1+22" w:hAnsi="AdvOT8608a8d1+22"/>
        </w:rPr>
        <w:t>−</w:t>
      </w:r>
      <w:r>
        <w:t>2137.</w:t>
      </w:r>
    </w:p>
    <w:p w14:paraId="4351B2B9" w14:textId="77777777" w:rsidR="009C4B10" w:rsidRDefault="009C4B10" w:rsidP="003E477F"/>
    <w:p w14:paraId="354ECBB1" w14:textId="77777777" w:rsidR="00F74523" w:rsidRDefault="00F74523" w:rsidP="009C4B10">
      <w:r>
        <w:br w:type="page"/>
      </w:r>
    </w:p>
    <w:p w14:paraId="2332151B" w14:textId="502316C3" w:rsidR="009B114A" w:rsidRDefault="009B114A" w:rsidP="00DB6383">
      <w:pPr>
        <w:widowControl w:val="0"/>
        <w:autoSpaceDE w:val="0"/>
        <w:autoSpaceDN w:val="0"/>
        <w:adjustRightInd w:val="0"/>
        <w:spacing w:line="240" w:lineRule="auto"/>
        <w:ind w:left="480" w:hanging="480"/>
      </w:pPr>
    </w:p>
    <w:p w14:paraId="21DA14E5" w14:textId="77777777"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2B0A74" w:rsidRDefault="002B0A74">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01E72A9E" w14:textId="77777777" w:rsidR="002B0A74" w:rsidRDefault="002B0A74"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2B0A74" w:rsidRDefault="002B0A74">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2B0A74" w:rsidRDefault="002B0A74">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2B0A74" w:rsidRDefault="002B0A74">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2B0A74" w:rsidRDefault="002B0A74">
      <w:pPr>
        <w:pStyle w:val="CommentText"/>
      </w:pPr>
      <w:r>
        <w:rPr>
          <w:rStyle w:val="CommentReference"/>
        </w:rPr>
        <w:annotationRef/>
      </w:r>
      <w:r>
        <w:t>This sentence is a bit confusing to me</w:t>
      </w:r>
    </w:p>
  </w:comment>
  <w:comment w:id="4" w:author="Michael Chen" w:date="2016-09-27T15:36:00Z" w:initials="MC">
    <w:p w14:paraId="20D57ABF" w14:textId="38D2A7C9" w:rsidR="002B0A74" w:rsidRDefault="002B0A74">
      <w:pPr>
        <w:pStyle w:val="CommentText"/>
      </w:pPr>
      <w:r>
        <w:rPr>
          <w:rStyle w:val="CommentReference"/>
        </w:rPr>
        <w:annotationRef/>
      </w:r>
    </w:p>
  </w:comment>
  <w:comment w:id="7" w:author="Microsoft Office User" w:date="2016-08-30T12:15:00Z" w:initials="Office">
    <w:p w14:paraId="30EB024A" w14:textId="57E34B2B" w:rsidR="002B0A74" w:rsidRDefault="002B0A74">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2B0A74" w:rsidRDefault="002B0A7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2B0A74" w:rsidRDefault="002B0A74">
      <w:pPr>
        <w:pStyle w:val="CommentText"/>
      </w:pPr>
      <w:r>
        <w:rPr>
          <w:rStyle w:val="CommentReference"/>
        </w:rPr>
        <w:annotationRef/>
      </w:r>
      <w:r>
        <w:t>Provide a brief justification why Na-montmorrilonite was used, rather than Ca –montmorillonite</w:t>
      </w:r>
    </w:p>
  </w:comment>
  <w:comment w:id="10" w:author="Microsoft Office User" w:date="2016-08-30T12:41:00Z" w:initials="Office">
    <w:p w14:paraId="450E2D7B" w14:textId="0A508BBD" w:rsidR="002B0A74" w:rsidRDefault="002B0A74">
      <w:pPr>
        <w:pStyle w:val="CommentText"/>
      </w:pPr>
      <w:r>
        <w:rPr>
          <w:rStyle w:val="CommentReference"/>
        </w:rPr>
        <w:annotationRef/>
      </w:r>
      <w:r>
        <w:t>Proper terminology?</w:t>
      </w:r>
    </w:p>
  </w:comment>
  <w:comment w:id="12" w:author="Michael Chen" w:date="2016-10-24T11:58:00Z" w:initials="MC">
    <w:p w14:paraId="4423D108" w14:textId="6660BB95" w:rsidR="002B0A74" w:rsidRPr="009B6205" w:rsidRDefault="002B0A74">
      <w:pPr>
        <w:pStyle w:val="CommentText"/>
        <w:rPr>
          <w:sz w:val="16"/>
          <w:szCs w:val="16"/>
        </w:rPr>
      </w:pPr>
      <w:r>
        <w:rPr>
          <w:rStyle w:val="CommentReference"/>
        </w:rPr>
        <w:annotationRef/>
      </w:r>
      <w:r>
        <w:rPr>
          <w:rStyle w:val="CommentReference"/>
        </w:rPr>
        <w:t>Sentence doesn’t feel right</w:t>
      </w:r>
    </w:p>
  </w:comment>
  <w:comment w:id="11" w:author="Microsoft Office User" w:date="2016-10-15T17:04:00Z" w:initials="Office">
    <w:p w14:paraId="20448C1A" w14:textId="6E4A9EEC" w:rsidR="002B0A74" w:rsidRDefault="002B0A74">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3" w:author="Microsoft Office User" w:date="2016-10-17T11:01:00Z" w:initials="Office">
    <w:p w14:paraId="30F571C6" w14:textId="274B527F" w:rsidR="002B0A74" w:rsidRDefault="002B0A74">
      <w:pPr>
        <w:pStyle w:val="CommentText"/>
      </w:pPr>
      <w:r>
        <w:rPr>
          <w:rStyle w:val="CommentReference"/>
        </w:rPr>
        <w:annotationRef/>
      </w:r>
      <w:r>
        <w:t>mention in the beginning that all isotherms fit within a linear range, hence Kd was used as a comparison</w:t>
      </w:r>
    </w:p>
  </w:comment>
  <w:comment w:id="14" w:author="Microsoft Office User" w:date="2016-10-15T17:16:00Z" w:initials="Office">
    <w:p w14:paraId="0252FB19" w14:textId="6F75025B" w:rsidR="002B0A74" w:rsidRDefault="002B0A74">
      <w:pPr>
        <w:pStyle w:val="CommentText"/>
      </w:pPr>
      <w:r>
        <w:rPr>
          <w:rStyle w:val="CommentReference"/>
        </w:rPr>
        <w:annotationRef/>
      </w:r>
      <w:r>
        <w:t>Are these SCM models, or Kd’s? Need to clarify</w:t>
      </w:r>
    </w:p>
  </w:comment>
  <w:comment w:id="16" w:author="Microsoft Office User" w:date="2016-08-30T13:03:00Z" w:initials="Office">
    <w:p w14:paraId="684768AE" w14:textId="3B72B75F" w:rsidR="002B0A74" w:rsidRDefault="002B0A74">
      <w:pPr>
        <w:pStyle w:val="CommentText"/>
      </w:pPr>
      <w:r>
        <w:rPr>
          <w:rStyle w:val="CommentReference"/>
        </w:rPr>
        <w:annotationRef/>
      </w:r>
      <w:r>
        <w:t>We’ll see if this is still true when normalized to surface area….</w:t>
      </w:r>
    </w:p>
  </w:comment>
  <w:comment w:id="15" w:author="Microsoft Office User" w:date="2016-10-15T17:32:00Z" w:initials="Office">
    <w:p w14:paraId="2409F86B" w14:textId="45E184B7" w:rsidR="002B0A74" w:rsidRDefault="002B0A74">
      <w:pPr>
        <w:pStyle w:val="CommentText"/>
      </w:pPr>
      <w:r>
        <w:rPr>
          <w:rStyle w:val="CommentReference"/>
        </w:rPr>
        <w:annotationRef/>
      </w:r>
      <w:r>
        <w:t>Normalized to SA?</w:t>
      </w:r>
    </w:p>
  </w:comment>
  <w:comment w:id="17" w:author="Michael Chen" w:date="2016-10-25T18:14:00Z" w:initials="MC">
    <w:p w14:paraId="1F8017ED" w14:textId="1D6E7443" w:rsidR="004B4E03" w:rsidRDefault="004B4E03">
      <w:pPr>
        <w:pStyle w:val="CommentText"/>
      </w:pPr>
      <w:r>
        <w:rPr>
          <w:rStyle w:val="CommentReference"/>
        </w:rPr>
        <w:annotationRef/>
      </w:r>
      <w:r>
        <w:t>Need to delve further into WHY montmorillonites have these differences</w:t>
      </w:r>
    </w:p>
  </w:comment>
  <w:comment w:id="18" w:author="Michael Chen" w:date="2016-10-25T18:13:00Z" w:initials="MC">
    <w:p w14:paraId="2E8B3DB3" w14:textId="35AF6081" w:rsidR="004B4E03" w:rsidRDefault="004B4E03">
      <w:pPr>
        <w:pStyle w:val="CommentText"/>
      </w:pPr>
      <w:r>
        <w:rPr>
          <w:rStyle w:val="CommentReference"/>
        </w:rPr>
        <w:annotationRef/>
      </w:r>
      <w:r>
        <w:t>Need to discuss WHY the differences</w:t>
      </w:r>
    </w:p>
  </w:comment>
  <w:comment w:id="19" w:author="Microsoft Office User" w:date="2016-10-17T11:04:00Z" w:initials="Office">
    <w:p w14:paraId="44B1FE16" w14:textId="4F054CCB" w:rsidR="002B0A74" w:rsidRDefault="002B0A74">
      <w:pPr>
        <w:pStyle w:val="CommentText"/>
      </w:pPr>
      <w:r>
        <w:rPr>
          <w:rStyle w:val="CommentReference"/>
        </w:rPr>
        <w:annotationRef/>
      </w:r>
      <w:r>
        <w:t>List the parameters you used to fit the data</w:t>
      </w:r>
    </w:p>
  </w:comment>
  <w:comment w:id="21" w:author="Microsoft Office User" w:date="2016-10-17T11:07:00Z" w:initials="Office">
    <w:p w14:paraId="4BECF85E" w14:textId="0CFC66B5" w:rsidR="002B0A74" w:rsidRDefault="002B0A74">
      <w:pPr>
        <w:pStyle w:val="CommentText"/>
      </w:pPr>
      <w:r>
        <w:rPr>
          <w:rStyle w:val="CommentReference"/>
        </w:rPr>
        <w:annotationRef/>
      </w:r>
      <w:r>
        <w:t>ambiguous</w:t>
      </w:r>
    </w:p>
  </w:comment>
  <w:comment w:id="22" w:author="Microsoft Office User" w:date="2016-10-17T11:08:00Z" w:initials="Office">
    <w:p w14:paraId="49FCD730" w14:textId="18D385DA" w:rsidR="002B0A74" w:rsidRDefault="002B0A74">
      <w:pPr>
        <w:pStyle w:val="CommentText"/>
      </w:pPr>
      <w:r>
        <w:rPr>
          <w:rStyle w:val="CommentReference"/>
        </w:rPr>
        <w:annotationRef/>
      </w:r>
      <w:r>
        <w:t>how were they improved? Visually? Statistically?</w:t>
      </w:r>
    </w:p>
  </w:comment>
  <w:comment w:id="23" w:author="Microsoft Office User" w:date="2016-10-17T11:08:00Z" w:initials="Office">
    <w:p w14:paraId="05C2BE96" w14:textId="695B72D3" w:rsidR="002B0A74" w:rsidRDefault="002B0A74">
      <w:pPr>
        <w:pStyle w:val="CommentText"/>
      </w:pPr>
      <w:r>
        <w:rPr>
          <w:rStyle w:val="CommentReference"/>
        </w:rPr>
        <w:annotationRef/>
      </w:r>
      <w:r>
        <w:t>Again, be careful here. It may be intuitive to you or I that a difference like this is “significant”, but some people hate it when this word is used qualitatively</w:t>
      </w:r>
    </w:p>
  </w:comment>
  <w:comment w:id="24" w:author="Microsoft Office User" w:date="2016-10-17T11:23:00Z" w:initials="Office">
    <w:p w14:paraId="1F1DA144" w14:textId="433E8635" w:rsidR="002B0A74" w:rsidRDefault="002B0A74">
      <w:pPr>
        <w:pStyle w:val="CommentText"/>
      </w:pPr>
      <w:r>
        <w:rPr>
          <w:rStyle w:val="CommentReference"/>
        </w:rPr>
        <w:annotationRef/>
      </w:r>
      <w:r>
        <w:t>Weaker compared to what? Are inner-sphere complexes also forming?</w:t>
      </w:r>
    </w:p>
  </w:comment>
  <w:comment w:id="25" w:author="Microsoft Office User" w:date="2016-10-17T11:23:00Z" w:initials="Office">
    <w:p w14:paraId="50AF8ADA" w14:textId="664B46FD" w:rsidR="002B0A74" w:rsidRDefault="002B0A74">
      <w:pPr>
        <w:pStyle w:val="CommentText"/>
      </w:pPr>
      <w:r>
        <w:rPr>
          <w:rStyle w:val="CommentReference"/>
        </w:rPr>
        <w:annotationRef/>
      </w:r>
      <w:r>
        <w:t xml:space="preserve">I don’t think this is quite the right way to phrase this. Here, it would be an assumption (rather than suggestion) that Ra (and Ba) would act in a similar way as Sr. </w:t>
      </w:r>
    </w:p>
  </w:comment>
  <w:comment w:id="26" w:author="Microsoft Office User" w:date="2016-10-17T11:36:00Z" w:initials="Office">
    <w:p w14:paraId="70EF3F9C" w14:textId="7908ADA5" w:rsidR="002B0A74" w:rsidRDefault="002B0A74">
      <w:pPr>
        <w:pStyle w:val="CommentText"/>
      </w:pPr>
      <w:r>
        <w:rPr>
          <w:rStyle w:val="CommentReference"/>
        </w:rPr>
        <w:annotationRef/>
      </w:r>
      <w:r>
        <w:t>Describe this in 1-2 sentences</w:t>
      </w:r>
    </w:p>
  </w:comment>
  <w:comment w:id="28" w:author="Michael Chen" w:date="2016-09-27T17:21:00Z" w:initials="MC">
    <w:p w14:paraId="3FC999B0" w14:textId="5D0D3ABD" w:rsidR="002B0A74" w:rsidRDefault="002B0A74">
      <w:pPr>
        <w:pStyle w:val="CommentText"/>
      </w:pPr>
      <w:r>
        <w:rPr>
          <w:rStyle w:val="CommentReference"/>
        </w:rPr>
        <w:annotationRef/>
      </w:r>
      <w:r>
        <w:t>Do I want to include specific values?</w:t>
      </w:r>
    </w:p>
  </w:comment>
  <w:comment w:id="27" w:author="Microsoft Office User" w:date="2016-10-17T11:37:00Z" w:initials="Office">
    <w:p w14:paraId="5CFA97F0" w14:textId="7DBCEBA3" w:rsidR="002B0A74" w:rsidRDefault="002B0A74">
      <w:pPr>
        <w:pStyle w:val="CommentText"/>
      </w:pPr>
      <w:r>
        <w:rPr>
          <w:rStyle w:val="CommentReference"/>
        </w:rPr>
        <w:annotationRef/>
      </w:r>
      <w:r>
        <w:t>This is a confusing sentence—the first phrase seems to contradict the last</w:t>
      </w:r>
    </w:p>
  </w:comment>
  <w:comment w:id="30" w:author="Microsoft Office User" w:date="2016-10-17T11:37:00Z" w:initials="Office">
    <w:p w14:paraId="53A8C3B9" w14:textId="1AC44E4A" w:rsidR="002B0A74" w:rsidRDefault="002B0A74">
      <w:pPr>
        <w:pStyle w:val="CommentText"/>
      </w:pPr>
      <w:r>
        <w:rPr>
          <w:rStyle w:val="CommentReference"/>
        </w:rPr>
        <w:annotationRef/>
      </w:r>
      <w:r>
        <w:t>What does this mean?</w:t>
      </w:r>
    </w:p>
  </w:comment>
  <w:comment w:id="29" w:author="Microsoft Office User" w:date="2016-10-17T11:38:00Z" w:initials="Office">
    <w:p w14:paraId="77FC1FAE" w14:textId="22B84A21" w:rsidR="002B0A74" w:rsidRDefault="002B0A74">
      <w:pPr>
        <w:pStyle w:val="CommentText"/>
      </w:pPr>
      <w:r>
        <w:rPr>
          <w:rStyle w:val="CommentReference"/>
        </w:rPr>
        <w:annotationRef/>
      </w:r>
      <w:r>
        <w:t>The last few sentences here need to be clarified/expanded. I’m not sure exactly what you’re getting at</w:t>
      </w:r>
    </w:p>
  </w:comment>
  <w:comment w:id="31" w:author="Microsoft Office User" w:date="2016-10-17T11:44:00Z" w:initials="Office">
    <w:p w14:paraId="6013DC07" w14:textId="44A90D46" w:rsidR="002B0A74" w:rsidRDefault="002B0A74">
      <w:pPr>
        <w:pStyle w:val="CommentText"/>
      </w:pPr>
      <w:r>
        <w:rPr>
          <w:rStyle w:val="CommentReference"/>
        </w:rPr>
        <w:annotationRef/>
      </w:r>
      <w:r>
        <w:t>Where? Within the inner-layer, or on exterior/edge sites?</w:t>
      </w:r>
    </w:p>
  </w:comment>
  <w:comment w:id="32" w:author="Microsoft Office User" w:date="2016-10-17T13:13:00Z" w:initials="Office">
    <w:p w14:paraId="25469A9A" w14:textId="6040F78E" w:rsidR="002B0A74" w:rsidRDefault="002B0A74">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2B0A74" w:rsidRDefault="002B0A74">
      <w:pPr>
        <w:pStyle w:val="CommentText"/>
      </w:pPr>
    </w:p>
  </w:comment>
  <w:comment w:id="33" w:author="Microsoft Office User" w:date="2016-08-30T15:27:00Z" w:initials="Office">
    <w:p w14:paraId="496B7DAB" w14:textId="352BF7CC" w:rsidR="002B0A74" w:rsidRDefault="002B0A74">
      <w:pPr>
        <w:pStyle w:val="CommentText"/>
      </w:pPr>
      <w:r>
        <w:rPr>
          <w:rStyle w:val="CommentReference"/>
        </w:rPr>
        <w:annotationRef/>
      </w:r>
      <w:r>
        <w:t>Remember that log K values may correlate with binding “strength”, but only really describe the extent of binding</w:t>
      </w:r>
    </w:p>
  </w:comment>
  <w:comment w:id="34" w:author="Michael Chen" w:date="2016-08-30T17:13:00Z" w:initials="MC">
    <w:p w14:paraId="123BC928" w14:textId="778562C1" w:rsidR="002B0A74" w:rsidRDefault="002B0A74">
      <w:pPr>
        <w:pStyle w:val="CommentText"/>
      </w:pPr>
      <w:r>
        <w:rPr>
          <w:rStyle w:val="CommentReference"/>
        </w:rPr>
        <w:annotationRef/>
      </w:r>
      <w:r>
        <w:t>Things I wasn’t expecting to see, figured that Log K talked about a strength of reaction? OOOHHHHH. Wait, so how do we measure strength then?</w:t>
      </w:r>
    </w:p>
  </w:comment>
  <w:comment w:id="35" w:author="Microsoft Office User" w:date="2016-10-17T13:26:00Z" w:initials="Office">
    <w:p w14:paraId="617073B1" w14:textId="03C841F3" w:rsidR="002B0A74" w:rsidRDefault="002B0A74">
      <w:pPr>
        <w:pStyle w:val="CommentText"/>
      </w:pPr>
      <w:r>
        <w:rPr>
          <w:rStyle w:val="CommentReference"/>
        </w:rPr>
        <w:annotationRef/>
      </w:r>
      <w:r>
        <w:t xml:space="preserve">Strong bond strength? Extent of sorption? </w:t>
      </w:r>
    </w:p>
  </w:comment>
  <w:comment w:id="36" w:author="Microsoft Office User" w:date="2016-10-17T13:23:00Z" w:initials="Office">
    <w:p w14:paraId="6DE7E727" w14:textId="40DF8D21" w:rsidR="002B0A74" w:rsidRDefault="002B0A74">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7" w:author="Microsoft Office User" w:date="2016-10-17T13:27:00Z" w:initials="Office">
    <w:p w14:paraId="0380F3D1" w14:textId="6AF4A336" w:rsidR="002B0A74" w:rsidRDefault="002B0A74">
      <w:pPr>
        <w:pStyle w:val="CommentText"/>
      </w:pPr>
      <w:r>
        <w:rPr>
          <w:rStyle w:val="CommentReference"/>
        </w:rPr>
        <w:annotationRef/>
      </w:r>
      <w:r>
        <w:t>As mentioned above, all of this needs to be adjusted and discussed in terms of surface area (in addition to what you have here)</w:t>
      </w:r>
    </w:p>
  </w:comment>
  <w:comment w:id="38" w:author="Microsoft Office User" w:date="2016-10-17T13:40:00Z" w:initials="Office">
    <w:p w14:paraId="38332293" w14:textId="53E1D26B" w:rsidR="002B0A74" w:rsidRDefault="002B0A74">
      <w:pPr>
        <w:pStyle w:val="CommentText"/>
      </w:pPr>
      <w:r>
        <w:rPr>
          <w:rStyle w:val="CommentReference"/>
        </w:rPr>
        <w:annotationRef/>
      </w:r>
      <w:r>
        <w:t>Not sure what this all meand</w:t>
      </w:r>
    </w:p>
  </w:comment>
  <w:comment w:id="40" w:author="Michael Chen" w:date="2016-09-15T09:55:00Z" w:initials="MC">
    <w:p w14:paraId="30734D57" w14:textId="666F3A4E" w:rsidR="002B0A74" w:rsidRDefault="002B0A74">
      <w:pPr>
        <w:pStyle w:val="CommentText"/>
      </w:pPr>
      <w:r>
        <w:rPr>
          <w:rStyle w:val="CommentReference"/>
        </w:rPr>
        <w:annotationRef/>
      </w:r>
      <w:r>
        <w:t>Seems a little too on the nose</w:t>
      </w:r>
    </w:p>
  </w:comment>
  <w:comment w:id="39" w:author="Microsoft Office User" w:date="2016-10-17T13:44:00Z" w:initials="Office">
    <w:p w14:paraId="46A6F725" w14:textId="102F55C8" w:rsidR="002B0A74" w:rsidRDefault="002B0A74">
      <w:pPr>
        <w:pStyle w:val="CommentText"/>
      </w:pPr>
      <w:r>
        <w:rPr>
          <w:rStyle w:val="CommentReference"/>
        </w:rPr>
        <w:annotationRef/>
      </w:r>
      <w:r>
        <w:t>I would re-word this to 1) relate the cited studies to Ra adsorption and 2) succinctly discuss the complexity of reaction processes on pyrite surfaces, with both of these thoughts being used to support and explain your results.</w:t>
      </w:r>
    </w:p>
  </w:comment>
  <w:comment w:id="41" w:author="Microsoft Office User" w:date="2016-10-17T15:30:00Z" w:initials="Office">
    <w:p w14:paraId="0B28CBBD" w14:textId="499FC513" w:rsidR="002B0A74" w:rsidRDefault="002B0A74">
      <w:pPr>
        <w:pStyle w:val="CommentText"/>
      </w:pPr>
      <w:r>
        <w:rPr>
          <w:rStyle w:val="CommentReference"/>
        </w:rPr>
        <w:annotationRef/>
      </w:r>
      <w:r>
        <w:t>Update based on SA</w:t>
      </w:r>
    </w:p>
  </w:comment>
  <w:comment w:id="42" w:author="Microsoft Office User" w:date="2016-10-17T13:51:00Z" w:initials="Office">
    <w:p w14:paraId="11A23BE7" w14:textId="408C5E62" w:rsidR="002B0A74" w:rsidRDefault="002B0A74">
      <w:pPr>
        <w:pStyle w:val="CommentText"/>
      </w:pPr>
      <w:r>
        <w:rPr>
          <w:rStyle w:val="CommentReference"/>
        </w:rPr>
        <w:annotationRef/>
      </w:r>
      <w:r>
        <w:t>Re-write, based on SA measuremnts</w:t>
      </w:r>
    </w:p>
  </w:comment>
  <w:comment w:id="43" w:author="Microsoft Office User" w:date="2016-10-17T15:36:00Z" w:initials="Office">
    <w:p w14:paraId="2B823BDE" w14:textId="1D0C3452" w:rsidR="002B0A74" w:rsidRDefault="002B0A74">
      <w:pPr>
        <w:pStyle w:val="CommentText"/>
      </w:pPr>
      <w:r>
        <w:rPr>
          <w:rStyle w:val="CommentReference"/>
        </w:rPr>
        <w:annotationRef/>
      </w:r>
      <w:r>
        <w:t>Merge with the paragraph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4423D108" w15:done="0"/>
  <w15:commentEx w15:paraId="20448C1A" w15:done="1"/>
  <w15:commentEx w15:paraId="30F571C6" w15:done="1"/>
  <w15:commentEx w15:paraId="0252FB19" w15:done="0"/>
  <w15:commentEx w15:paraId="684768AE" w15:done="1"/>
  <w15:commentEx w15:paraId="2409F86B" w15:done="0"/>
  <w15:commentEx w15:paraId="1F8017ED" w15:done="0"/>
  <w15:commentEx w15:paraId="2E8B3DB3" w15:done="0"/>
  <w15:commentEx w15:paraId="44B1FE16" w15:done="1"/>
  <w15:commentEx w15:paraId="4BECF85E" w15:done="0"/>
  <w15:commentEx w15:paraId="49FCD730" w15:done="0"/>
  <w15:commentEx w15:paraId="05C2BE96" w15:done="0"/>
  <w15:commentEx w15:paraId="1F1DA144" w15:done="0"/>
  <w15:commentEx w15:paraId="50AF8ADA" w15:done="0"/>
  <w15:commentEx w15:paraId="70EF3F9C" w15:done="0"/>
  <w15:commentEx w15:paraId="3FC999B0" w15:done="0"/>
  <w15:commentEx w15:paraId="5CFA97F0" w15:done="0"/>
  <w15:commentEx w15:paraId="53A8C3B9" w15:done="0"/>
  <w15:commentEx w15:paraId="77FC1FAE" w15:done="0"/>
  <w15:commentEx w15:paraId="6013DC07" w15:done="0"/>
  <w15:commentEx w15:paraId="72DE9682" w15:done="0"/>
  <w15:commentEx w15:paraId="496B7DAB" w15:done="1"/>
  <w15:commentEx w15:paraId="123BC928" w15:paraIdParent="496B7DAB" w15:done="1"/>
  <w15:commentEx w15:paraId="617073B1" w15:done="0"/>
  <w15:commentEx w15:paraId="6DE7E727" w15:done="0"/>
  <w15:commentEx w15:paraId="0380F3D1" w15:done="0"/>
  <w15:commentEx w15:paraId="38332293" w15:done="0"/>
  <w15:commentEx w15:paraId="30734D57" w15:done="1"/>
  <w15:commentEx w15:paraId="46A6F725" w15:done="0"/>
  <w15:commentEx w15:paraId="0B28CBBD" w15:done="0"/>
  <w15:commentEx w15:paraId="11A23BE7" w15:done="0"/>
  <w15:commentEx w15:paraId="2B823BD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435934" w14:textId="77777777" w:rsidR="00323057" w:rsidRDefault="00323057" w:rsidP="005660E3">
      <w:pPr>
        <w:spacing w:after="0" w:line="240" w:lineRule="auto"/>
      </w:pPr>
      <w:r>
        <w:separator/>
      </w:r>
    </w:p>
  </w:endnote>
  <w:endnote w:type="continuationSeparator" w:id="0">
    <w:p w14:paraId="4AECB43C" w14:textId="77777777" w:rsidR="00323057" w:rsidRDefault="00323057"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02ce3bbb.I">
    <w:altName w:val="Times New Roman"/>
    <w:panose1 w:val="00000000000000000000"/>
    <w:charset w:val="00"/>
    <w:family w:val="roman"/>
    <w:notTrueType/>
    <w:pitch w:val="default"/>
  </w:font>
  <w:font w:name="AdvOT51c1769e">
    <w:altName w:val="Times New Roman"/>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6A4AC" w14:textId="77777777" w:rsidR="00323057" w:rsidRDefault="00323057" w:rsidP="005660E3">
      <w:pPr>
        <w:spacing w:after="0" w:line="240" w:lineRule="auto"/>
      </w:pPr>
      <w:r>
        <w:separator/>
      </w:r>
    </w:p>
  </w:footnote>
  <w:footnote w:type="continuationSeparator" w:id="0">
    <w:p w14:paraId="4999100A" w14:textId="77777777" w:rsidR="00323057" w:rsidRDefault="00323057"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2B0A74" w:rsidRDefault="002B0A74">
        <w:pPr>
          <w:pStyle w:val="Header"/>
          <w:jc w:val="right"/>
        </w:pPr>
        <w:r>
          <w:fldChar w:fldCharType="begin"/>
        </w:r>
        <w:r>
          <w:instrText xml:space="preserve"> PAGE   \* MERGEFORMAT </w:instrText>
        </w:r>
        <w:r>
          <w:fldChar w:fldCharType="separate"/>
        </w:r>
        <w:r w:rsidR="004533F5">
          <w:rPr>
            <w:noProof/>
          </w:rPr>
          <w:t>10</w:t>
        </w:r>
        <w:r>
          <w:rPr>
            <w:noProof/>
          </w:rPr>
          <w:fldChar w:fldCharType="end"/>
        </w:r>
      </w:p>
    </w:sdtContent>
  </w:sdt>
  <w:p w14:paraId="4D6AB4DB" w14:textId="77777777" w:rsidR="002B0A74" w:rsidRDefault="002B0A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3ACE"/>
    <w:rsid w:val="000850CC"/>
    <w:rsid w:val="00085D34"/>
    <w:rsid w:val="00090247"/>
    <w:rsid w:val="000919A0"/>
    <w:rsid w:val="0009437C"/>
    <w:rsid w:val="000A2270"/>
    <w:rsid w:val="000A2B77"/>
    <w:rsid w:val="000A4450"/>
    <w:rsid w:val="000A5AFB"/>
    <w:rsid w:val="000B3200"/>
    <w:rsid w:val="000C04AF"/>
    <w:rsid w:val="000C0FAE"/>
    <w:rsid w:val="000C1285"/>
    <w:rsid w:val="000C1AE4"/>
    <w:rsid w:val="000C5422"/>
    <w:rsid w:val="000C55A4"/>
    <w:rsid w:val="000C5BCD"/>
    <w:rsid w:val="000D021D"/>
    <w:rsid w:val="000D1E9C"/>
    <w:rsid w:val="000D3DBF"/>
    <w:rsid w:val="000F087B"/>
    <w:rsid w:val="000F3169"/>
    <w:rsid w:val="000F650E"/>
    <w:rsid w:val="000F6993"/>
    <w:rsid w:val="000F6A61"/>
    <w:rsid w:val="000F7D14"/>
    <w:rsid w:val="001010CB"/>
    <w:rsid w:val="001029A8"/>
    <w:rsid w:val="00102CC0"/>
    <w:rsid w:val="001034D2"/>
    <w:rsid w:val="00107A69"/>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38A7"/>
    <w:rsid w:val="00193C8D"/>
    <w:rsid w:val="00197AA8"/>
    <w:rsid w:val="001A2FF4"/>
    <w:rsid w:val="001A3DBD"/>
    <w:rsid w:val="001A6E23"/>
    <w:rsid w:val="001B1D11"/>
    <w:rsid w:val="001B2617"/>
    <w:rsid w:val="001B3509"/>
    <w:rsid w:val="001B5861"/>
    <w:rsid w:val="001B5968"/>
    <w:rsid w:val="001B752A"/>
    <w:rsid w:val="001C2076"/>
    <w:rsid w:val="001C2BD6"/>
    <w:rsid w:val="001C67BE"/>
    <w:rsid w:val="001C7580"/>
    <w:rsid w:val="001D4B59"/>
    <w:rsid w:val="001D7B03"/>
    <w:rsid w:val="001E100E"/>
    <w:rsid w:val="001E443A"/>
    <w:rsid w:val="001F0F1F"/>
    <w:rsid w:val="001F1A7F"/>
    <w:rsid w:val="00204B86"/>
    <w:rsid w:val="00205F52"/>
    <w:rsid w:val="00210C4A"/>
    <w:rsid w:val="002137B6"/>
    <w:rsid w:val="00216008"/>
    <w:rsid w:val="0022123C"/>
    <w:rsid w:val="0022420D"/>
    <w:rsid w:val="002275A7"/>
    <w:rsid w:val="00233D51"/>
    <w:rsid w:val="0024027E"/>
    <w:rsid w:val="00240616"/>
    <w:rsid w:val="00243BF9"/>
    <w:rsid w:val="00244302"/>
    <w:rsid w:val="0024521D"/>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0A74"/>
    <w:rsid w:val="002B2259"/>
    <w:rsid w:val="002B323A"/>
    <w:rsid w:val="002B338A"/>
    <w:rsid w:val="002B7B99"/>
    <w:rsid w:val="002C0846"/>
    <w:rsid w:val="002C3E2F"/>
    <w:rsid w:val="002C589F"/>
    <w:rsid w:val="002C66D7"/>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B19"/>
    <w:rsid w:val="00326D2E"/>
    <w:rsid w:val="00330973"/>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EC7"/>
    <w:rsid w:val="004716EA"/>
    <w:rsid w:val="00471810"/>
    <w:rsid w:val="0047463F"/>
    <w:rsid w:val="004756A9"/>
    <w:rsid w:val="00476ACB"/>
    <w:rsid w:val="00483129"/>
    <w:rsid w:val="00483D6E"/>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637D"/>
    <w:rsid w:val="00576FCF"/>
    <w:rsid w:val="00583695"/>
    <w:rsid w:val="00584C5A"/>
    <w:rsid w:val="00587CA5"/>
    <w:rsid w:val="0059019C"/>
    <w:rsid w:val="00592430"/>
    <w:rsid w:val="005974D7"/>
    <w:rsid w:val="00597EC1"/>
    <w:rsid w:val="005A3496"/>
    <w:rsid w:val="005A3E50"/>
    <w:rsid w:val="005B2E7B"/>
    <w:rsid w:val="005B33C0"/>
    <w:rsid w:val="005B52D6"/>
    <w:rsid w:val="005C3F83"/>
    <w:rsid w:val="005C4438"/>
    <w:rsid w:val="005C659B"/>
    <w:rsid w:val="005C6ADA"/>
    <w:rsid w:val="005D25A5"/>
    <w:rsid w:val="005D7205"/>
    <w:rsid w:val="005E0705"/>
    <w:rsid w:val="005E1FEC"/>
    <w:rsid w:val="005E3908"/>
    <w:rsid w:val="005F10C1"/>
    <w:rsid w:val="005F2677"/>
    <w:rsid w:val="005F41FB"/>
    <w:rsid w:val="005F65E7"/>
    <w:rsid w:val="00605B47"/>
    <w:rsid w:val="00612C00"/>
    <w:rsid w:val="00613839"/>
    <w:rsid w:val="0061584C"/>
    <w:rsid w:val="00616231"/>
    <w:rsid w:val="00616615"/>
    <w:rsid w:val="00620736"/>
    <w:rsid w:val="00624C90"/>
    <w:rsid w:val="00626F00"/>
    <w:rsid w:val="00627B60"/>
    <w:rsid w:val="00631F14"/>
    <w:rsid w:val="006366B1"/>
    <w:rsid w:val="00636844"/>
    <w:rsid w:val="00640910"/>
    <w:rsid w:val="0064184D"/>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7662"/>
    <w:rsid w:val="007A01B7"/>
    <w:rsid w:val="007A37D8"/>
    <w:rsid w:val="007A67E5"/>
    <w:rsid w:val="007B17F0"/>
    <w:rsid w:val="007B346B"/>
    <w:rsid w:val="007B3C17"/>
    <w:rsid w:val="007C6A43"/>
    <w:rsid w:val="007D2347"/>
    <w:rsid w:val="007D597D"/>
    <w:rsid w:val="007D74C6"/>
    <w:rsid w:val="007D7DCD"/>
    <w:rsid w:val="007E0E14"/>
    <w:rsid w:val="007E1877"/>
    <w:rsid w:val="007E26FC"/>
    <w:rsid w:val="007E2D12"/>
    <w:rsid w:val="007E3156"/>
    <w:rsid w:val="007E3D80"/>
    <w:rsid w:val="007E461B"/>
    <w:rsid w:val="007E46AD"/>
    <w:rsid w:val="007E6F3B"/>
    <w:rsid w:val="007F513B"/>
    <w:rsid w:val="007F6638"/>
    <w:rsid w:val="007F6F63"/>
    <w:rsid w:val="00800E52"/>
    <w:rsid w:val="008028FC"/>
    <w:rsid w:val="00803333"/>
    <w:rsid w:val="00805C1A"/>
    <w:rsid w:val="008066A2"/>
    <w:rsid w:val="00806F65"/>
    <w:rsid w:val="00810FAC"/>
    <w:rsid w:val="00817754"/>
    <w:rsid w:val="00830020"/>
    <w:rsid w:val="00831BFB"/>
    <w:rsid w:val="00832676"/>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97D52"/>
    <w:rsid w:val="008A0962"/>
    <w:rsid w:val="008A0D3D"/>
    <w:rsid w:val="008A2FC3"/>
    <w:rsid w:val="008A386E"/>
    <w:rsid w:val="008A74DB"/>
    <w:rsid w:val="008B0456"/>
    <w:rsid w:val="008B294E"/>
    <w:rsid w:val="008B2A28"/>
    <w:rsid w:val="008B7A5C"/>
    <w:rsid w:val="008C060D"/>
    <w:rsid w:val="008C17F9"/>
    <w:rsid w:val="008D3AFB"/>
    <w:rsid w:val="008D5E6F"/>
    <w:rsid w:val="008E2DFE"/>
    <w:rsid w:val="008E7F35"/>
    <w:rsid w:val="008F1045"/>
    <w:rsid w:val="008F2F9A"/>
    <w:rsid w:val="008F5580"/>
    <w:rsid w:val="008F66F1"/>
    <w:rsid w:val="008F7C4D"/>
    <w:rsid w:val="0090502E"/>
    <w:rsid w:val="00905D56"/>
    <w:rsid w:val="00911E7E"/>
    <w:rsid w:val="00920F3C"/>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357D"/>
    <w:rsid w:val="0098782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7BE3"/>
    <w:rsid w:val="009E1276"/>
    <w:rsid w:val="009E1557"/>
    <w:rsid w:val="009E3738"/>
    <w:rsid w:val="009E5C96"/>
    <w:rsid w:val="009E6615"/>
    <w:rsid w:val="009E6A32"/>
    <w:rsid w:val="009F1CF8"/>
    <w:rsid w:val="009F3031"/>
    <w:rsid w:val="00A0040E"/>
    <w:rsid w:val="00A01B30"/>
    <w:rsid w:val="00A04666"/>
    <w:rsid w:val="00A077F8"/>
    <w:rsid w:val="00A1630D"/>
    <w:rsid w:val="00A165A6"/>
    <w:rsid w:val="00A179B7"/>
    <w:rsid w:val="00A20254"/>
    <w:rsid w:val="00A21155"/>
    <w:rsid w:val="00A21468"/>
    <w:rsid w:val="00A23262"/>
    <w:rsid w:val="00A24BA3"/>
    <w:rsid w:val="00A358BD"/>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14CF7"/>
    <w:rsid w:val="00B212A9"/>
    <w:rsid w:val="00B21976"/>
    <w:rsid w:val="00B21C31"/>
    <w:rsid w:val="00B23D72"/>
    <w:rsid w:val="00B261B9"/>
    <w:rsid w:val="00B27466"/>
    <w:rsid w:val="00B30AA4"/>
    <w:rsid w:val="00B316CD"/>
    <w:rsid w:val="00B32114"/>
    <w:rsid w:val="00B338DA"/>
    <w:rsid w:val="00B348EE"/>
    <w:rsid w:val="00B41C18"/>
    <w:rsid w:val="00B42A02"/>
    <w:rsid w:val="00B4605A"/>
    <w:rsid w:val="00B4664E"/>
    <w:rsid w:val="00B515F5"/>
    <w:rsid w:val="00B51959"/>
    <w:rsid w:val="00B51EE3"/>
    <w:rsid w:val="00B53681"/>
    <w:rsid w:val="00B53860"/>
    <w:rsid w:val="00B5451B"/>
    <w:rsid w:val="00B56E32"/>
    <w:rsid w:val="00B6602E"/>
    <w:rsid w:val="00B763C8"/>
    <w:rsid w:val="00B80292"/>
    <w:rsid w:val="00B80B14"/>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6AF9"/>
    <w:rsid w:val="00BE6B57"/>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711F"/>
    <w:rsid w:val="00C702BC"/>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4490"/>
    <w:rsid w:val="00DF5ACA"/>
    <w:rsid w:val="00DF7F3E"/>
    <w:rsid w:val="00E017D3"/>
    <w:rsid w:val="00E14811"/>
    <w:rsid w:val="00E1711C"/>
    <w:rsid w:val="00E171E3"/>
    <w:rsid w:val="00E17906"/>
    <w:rsid w:val="00E21229"/>
    <w:rsid w:val="00E22EDD"/>
    <w:rsid w:val="00E23CF6"/>
    <w:rsid w:val="00E26EE8"/>
    <w:rsid w:val="00E3333D"/>
    <w:rsid w:val="00E3344E"/>
    <w:rsid w:val="00E35B25"/>
    <w:rsid w:val="00E35EEC"/>
    <w:rsid w:val="00E36F03"/>
    <w:rsid w:val="00E37D03"/>
    <w:rsid w:val="00E416EA"/>
    <w:rsid w:val="00E44B72"/>
    <w:rsid w:val="00E5137A"/>
    <w:rsid w:val="00E530C7"/>
    <w:rsid w:val="00E5347D"/>
    <w:rsid w:val="00E53C0E"/>
    <w:rsid w:val="00E65D02"/>
    <w:rsid w:val="00E66BFC"/>
    <w:rsid w:val="00E71196"/>
    <w:rsid w:val="00E724BE"/>
    <w:rsid w:val="00E744F7"/>
    <w:rsid w:val="00E748D5"/>
    <w:rsid w:val="00E761CE"/>
    <w:rsid w:val="00E8100A"/>
    <w:rsid w:val="00E81075"/>
    <w:rsid w:val="00E81727"/>
    <w:rsid w:val="00E81E28"/>
    <w:rsid w:val="00E92D4A"/>
    <w:rsid w:val="00E92E6E"/>
    <w:rsid w:val="00E96448"/>
    <w:rsid w:val="00EA5990"/>
    <w:rsid w:val="00EA6A04"/>
    <w:rsid w:val="00EB185E"/>
    <w:rsid w:val="00EB46DC"/>
    <w:rsid w:val="00EC064A"/>
    <w:rsid w:val="00EC072D"/>
    <w:rsid w:val="00EC0ACD"/>
    <w:rsid w:val="00EC2F07"/>
    <w:rsid w:val="00EC6622"/>
    <w:rsid w:val="00EC6FB3"/>
    <w:rsid w:val="00ED22EF"/>
    <w:rsid w:val="00ED2BF3"/>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593F"/>
    <w:rsid w:val="00F970CF"/>
    <w:rsid w:val="00FA1FCF"/>
    <w:rsid w:val="00FA2A3D"/>
    <w:rsid w:val="00FA7E83"/>
    <w:rsid w:val="00FB24D8"/>
    <w:rsid w:val="00FB2D02"/>
    <w:rsid w:val="00FB4092"/>
    <w:rsid w:val="00FB575D"/>
    <w:rsid w:val="00FB709B"/>
    <w:rsid w:val="00FC24B7"/>
    <w:rsid w:val="00FC3645"/>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73F34-2814-4F39-9AD4-0485124EE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TotalTime>
  <Pages>19</Pages>
  <Words>44414</Words>
  <Characters>253163</Characters>
  <Application>Microsoft Office Word</Application>
  <DocSecurity>0</DocSecurity>
  <Lines>2109</Lines>
  <Paragraphs>59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96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1</cp:revision>
  <cp:lastPrinted>2016-09-29T16:28:00Z</cp:lastPrinted>
  <dcterms:created xsi:type="dcterms:W3CDTF">2016-10-21T18:25:00Z</dcterms:created>
  <dcterms:modified xsi:type="dcterms:W3CDTF">2016-10-25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